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F4B98E" w14:textId="77777777" w:rsidR="006E07AB" w:rsidRDefault="006E07AB" w:rsidP="006E07AB">
      <w:pPr>
        <w:jc w:val="center"/>
        <w:rPr>
          <w:rFonts w:ascii="Myriad Pro" w:hAnsi="Myriad Pro"/>
          <w:b/>
          <w:szCs w:val="24"/>
        </w:rPr>
      </w:pPr>
      <w:r>
        <w:rPr>
          <w:noProof/>
        </w:rPr>
        <w:drawing>
          <wp:inline distT="0" distB="0" distL="0" distR="0" wp14:anchorId="7F0DD745" wp14:editId="51088141">
            <wp:extent cx="1612900" cy="757126"/>
            <wp:effectExtent l="0" t="0" r="6350" b="5080"/>
            <wp:docPr id="1145305958"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05958" name="Picture 1" descr="Logo&#10;&#10;Description automatically generated"/>
                    <pic:cNvPicPr/>
                  </pic:nvPicPr>
                  <pic:blipFill>
                    <a:blip r:embed="rId8"/>
                    <a:stretch>
                      <a:fillRect/>
                    </a:stretch>
                  </pic:blipFill>
                  <pic:spPr>
                    <a:xfrm>
                      <a:off x="0" y="0"/>
                      <a:ext cx="1618986" cy="759983"/>
                    </a:xfrm>
                    <a:prstGeom prst="rect">
                      <a:avLst/>
                    </a:prstGeom>
                  </pic:spPr>
                </pic:pic>
              </a:graphicData>
            </a:graphic>
          </wp:inline>
        </w:drawing>
      </w:r>
    </w:p>
    <w:p w14:paraId="667F51A1" w14:textId="77777777" w:rsidR="006E07AB" w:rsidRDefault="006E07AB" w:rsidP="006E07AB">
      <w:pPr>
        <w:rPr>
          <w:rFonts w:ascii="Myriad Pro" w:hAnsi="Myriad Pro"/>
          <w:b/>
          <w:szCs w:val="24"/>
        </w:rPr>
      </w:pPr>
    </w:p>
    <w:p w14:paraId="3D6B6D8C" w14:textId="77777777" w:rsidR="006E07AB" w:rsidRDefault="006E07AB" w:rsidP="006E07AB">
      <w:pPr>
        <w:rPr>
          <w:rFonts w:ascii="Myriad Pro" w:hAnsi="Myriad Pro"/>
          <w:b/>
          <w:szCs w:val="24"/>
        </w:rPr>
      </w:pPr>
    </w:p>
    <w:p w14:paraId="5D566874" w14:textId="77777777" w:rsidR="006E07AB" w:rsidRPr="006D678B" w:rsidRDefault="006E07AB" w:rsidP="006E07AB">
      <w:pPr>
        <w:spacing w:before="100" w:beforeAutospacing="1" w:after="100" w:afterAutospacing="1"/>
        <w:jc w:val="center"/>
        <w:rPr>
          <w:i/>
          <w:sz w:val="22"/>
          <w:szCs w:val="22"/>
        </w:rPr>
      </w:pPr>
      <w:r w:rsidRPr="006D678B">
        <w:rPr>
          <w:i/>
          <w:sz w:val="22"/>
          <w:szCs w:val="22"/>
        </w:rPr>
        <w:t>Geophysical Research Letters</w:t>
      </w:r>
    </w:p>
    <w:p w14:paraId="56F206C0" w14:textId="77777777" w:rsidR="006E07AB" w:rsidRPr="006D678B" w:rsidRDefault="006E07AB" w:rsidP="006E07AB">
      <w:pPr>
        <w:spacing w:before="100" w:beforeAutospacing="1" w:after="100" w:afterAutospacing="1"/>
        <w:jc w:val="center"/>
        <w:rPr>
          <w:sz w:val="22"/>
          <w:szCs w:val="22"/>
        </w:rPr>
      </w:pPr>
      <w:r w:rsidRPr="006D678B">
        <w:rPr>
          <w:sz w:val="22"/>
          <w:szCs w:val="22"/>
        </w:rPr>
        <w:t>Supporting Information for</w:t>
      </w:r>
    </w:p>
    <w:p w14:paraId="1DF9E113" w14:textId="77777777" w:rsidR="006E07AB" w:rsidRPr="006D678B" w:rsidRDefault="006E07AB" w:rsidP="006E07AB">
      <w:pPr>
        <w:spacing w:before="100" w:beforeAutospacing="1" w:after="100" w:afterAutospacing="1"/>
        <w:jc w:val="center"/>
        <w:rPr>
          <w:b/>
          <w:bCs/>
          <w:sz w:val="22"/>
          <w:szCs w:val="22"/>
          <w:lang w:val="en-GB"/>
        </w:rPr>
      </w:pPr>
      <w:r w:rsidRPr="002525B8">
        <w:rPr>
          <w:b/>
          <w:bCs/>
          <w:sz w:val="22"/>
          <w:szCs w:val="22"/>
          <w:lang w:val="en-GB"/>
        </w:rPr>
        <w:t>Depths in a Day - a New Era of Rapid-Response Raman-based Barometry using Fluid Inclusions</w:t>
      </w:r>
    </w:p>
    <w:p w14:paraId="163C49E8" w14:textId="77777777" w:rsidR="006E07AB" w:rsidRPr="006D678B" w:rsidRDefault="006E07AB" w:rsidP="006E07AB">
      <w:pPr>
        <w:spacing w:before="100" w:beforeAutospacing="1" w:after="100" w:afterAutospacing="1"/>
        <w:jc w:val="center"/>
        <w:rPr>
          <w:sz w:val="22"/>
          <w:szCs w:val="22"/>
        </w:rPr>
      </w:pPr>
      <w:r w:rsidRPr="006D678B">
        <w:rPr>
          <w:sz w:val="22"/>
          <w:szCs w:val="22"/>
        </w:rPr>
        <w:t>C. L. DeVitre</w:t>
      </w:r>
      <w:r w:rsidRPr="006D678B">
        <w:rPr>
          <w:sz w:val="22"/>
          <w:szCs w:val="22"/>
          <w:vertAlign w:val="superscript"/>
        </w:rPr>
        <w:t>1*</w:t>
      </w:r>
      <w:r w:rsidRPr="006D678B">
        <w:rPr>
          <w:sz w:val="22"/>
          <w:szCs w:val="22"/>
        </w:rPr>
        <w:t>, P. E. Wieser</w:t>
      </w:r>
      <w:r w:rsidRPr="006D678B">
        <w:rPr>
          <w:sz w:val="22"/>
          <w:szCs w:val="22"/>
          <w:vertAlign w:val="superscript"/>
        </w:rPr>
        <w:t>1</w:t>
      </w:r>
      <w:r w:rsidRPr="006D678B">
        <w:rPr>
          <w:sz w:val="22"/>
          <w:szCs w:val="22"/>
        </w:rPr>
        <w:t>, A. T. Bearden</w:t>
      </w:r>
      <w:r w:rsidRPr="006D678B">
        <w:rPr>
          <w:sz w:val="22"/>
          <w:szCs w:val="22"/>
          <w:vertAlign w:val="superscript"/>
        </w:rPr>
        <w:t>1</w:t>
      </w:r>
      <w:r w:rsidRPr="006D678B">
        <w:rPr>
          <w:sz w:val="22"/>
          <w:szCs w:val="22"/>
        </w:rPr>
        <w:t>, A. Richie</w:t>
      </w:r>
      <w:r w:rsidRPr="006D678B">
        <w:rPr>
          <w:sz w:val="22"/>
          <w:szCs w:val="22"/>
          <w:vertAlign w:val="superscript"/>
        </w:rPr>
        <w:t>1</w:t>
      </w:r>
      <w:r w:rsidRPr="006D678B">
        <w:rPr>
          <w:sz w:val="22"/>
          <w:szCs w:val="22"/>
        </w:rPr>
        <w:t>, B. Rangel</w:t>
      </w:r>
      <w:r w:rsidRPr="006D678B">
        <w:rPr>
          <w:sz w:val="22"/>
          <w:szCs w:val="22"/>
          <w:vertAlign w:val="superscript"/>
        </w:rPr>
        <w:t>1</w:t>
      </w:r>
      <w:r w:rsidRPr="006D678B">
        <w:rPr>
          <w:sz w:val="22"/>
          <w:szCs w:val="22"/>
        </w:rPr>
        <w:t>, M. L. M. Gleeson</w:t>
      </w:r>
      <w:r w:rsidRPr="006D678B">
        <w:rPr>
          <w:sz w:val="22"/>
          <w:szCs w:val="22"/>
          <w:vertAlign w:val="superscript"/>
        </w:rPr>
        <w:t>1</w:t>
      </w:r>
      <w:r w:rsidRPr="006D678B">
        <w:rPr>
          <w:sz w:val="22"/>
          <w:szCs w:val="22"/>
        </w:rPr>
        <w:t>, J. Grimsich</w:t>
      </w:r>
      <w:r w:rsidRPr="006D678B">
        <w:rPr>
          <w:sz w:val="22"/>
          <w:szCs w:val="22"/>
          <w:vertAlign w:val="superscript"/>
        </w:rPr>
        <w:t>1</w:t>
      </w:r>
      <w:r w:rsidRPr="006D678B">
        <w:rPr>
          <w:sz w:val="22"/>
          <w:szCs w:val="22"/>
        </w:rPr>
        <w:t>, K. J. Lynn</w:t>
      </w:r>
      <w:r w:rsidRPr="006D678B">
        <w:rPr>
          <w:sz w:val="22"/>
          <w:szCs w:val="22"/>
          <w:vertAlign w:val="superscript"/>
        </w:rPr>
        <w:t>2</w:t>
      </w:r>
      <w:r w:rsidRPr="006D678B">
        <w:rPr>
          <w:sz w:val="22"/>
          <w:szCs w:val="22"/>
        </w:rPr>
        <w:t>, D. T. Downs</w:t>
      </w:r>
      <w:r w:rsidRPr="006D678B">
        <w:rPr>
          <w:sz w:val="22"/>
          <w:szCs w:val="22"/>
          <w:vertAlign w:val="superscript"/>
        </w:rPr>
        <w:t>2</w:t>
      </w:r>
      <w:r w:rsidRPr="006D678B">
        <w:rPr>
          <w:sz w:val="22"/>
          <w:szCs w:val="22"/>
        </w:rPr>
        <w:t xml:space="preserve">, </w:t>
      </w:r>
      <w:r w:rsidRPr="006D678B">
        <w:rPr>
          <w:sz w:val="22"/>
          <w:szCs w:val="22"/>
          <w:lang w:val="en-GB"/>
        </w:rPr>
        <w:t>N. I. Deligne</w:t>
      </w:r>
      <w:r w:rsidRPr="006D678B">
        <w:rPr>
          <w:sz w:val="22"/>
          <w:szCs w:val="22"/>
          <w:vertAlign w:val="superscript"/>
          <w:lang w:val="en-GB"/>
        </w:rPr>
        <w:t>2</w:t>
      </w:r>
      <w:r w:rsidRPr="006D678B">
        <w:rPr>
          <w:sz w:val="22"/>
          <w:szCs w:val="22"/>
          <w:lang w:val="en-GB"/>
        </w:rPr>
        <w:t>, and K. M. Mulliken</w:t>
      </w:r>
      <w:r w:rsidRPr="006D678B">
        <w:rPr>
          <w:sz w:val="22"/>
          <w:szCs w:val="22"/>
          <w:vertAlign w:val="superscript"/>
          <w:lang w:val="en-GB"/>
        </w:rPr>
        <w:t>2</w:t>
      </w:r>
    </w:p>
    <w:p w14:paraId="21EBFF02" w14:textId="77777777" w:rsidR="006E07AB" w:rsidRPr="002525B8" w:rsidRDefault="006E07AB" w:rsidP="006E07AB">
      <w:pPr>
        <w:spacing w:before="100" w:beforeAutospacing="1" w:after="100" w:afterAutospacing="1"/>
        <w:jc w:val="center"/>
        <w:rPr>
          <w:sz w:val="18"/>
          <w:szCs w:val="18"/>
          <w:lang w:val="en-GB"/>
        </w:rPr>
      </w:pPr>
      <w:r w:rsidRPr="002525B8">
        <w:rPr>
          <w:sz w:val="18"/>
          <w:szCs w:val="18"/>
          <w:vertAlign w:val="superscript"/>
          <w:lang w:val="en-GB"/>
        </w:rPr>
        <w:t xml:space="preserve">1 </w:t>
      </w:r>
      <w:r w:rsidRPr="002525B8">
        <w:rPr>
          <w:sz w:val="18"/>
          <w:szCs w:val="18"/>
          <w:lang w:val="en-GB"/>
        </w:rPr>
        <w:t>Earth and Planetary Sciences, University of California, Berkeley, CA 94270, USA.</w:t>
      </w:r>
    </w:p>
    <w:p w14:paraId="75A2AC44" w14:textId="77777777" w:rsidR="006E07AB" w:rsidRPr="006D678B" w:rsidRDefault="006E07AB" w:rsidP="006E07AB">
      <w:pPr>
        <w:spacing w:before="100" w:beforeAutospacing="1" w:after="100" w:afterAutospacing="1"/>
        <w:jc w:val="center"/>
        <w:rPr>
          <w:sz w:val="18"/>
          <w:szCs w:val="18"/>
        </w:rPr>
      </w:pPr>
      <w:r w:rsidRPr="002525B8">
        <w:rPr>
          <w:sz w:val="18"/>
          <w:szCs w:val="18"/>
          <w:vertAlign w:val="superscript"/>
        </w:rPr>
        <w:t>2</w:t>
      </w:r>
      <w:r w:rsidRPr="002525B8">
        <w:rPr>
          <w:sz w:val="18"/>
          <w:szCs w:val="18"/>
        </w:rPr>
        <w:t xml:space="preserve"> U. S. Geological Survey, Hawaiian Volcano Observatory, Hilo, HI 96720, USA.</w:t>
      </w:r>
    </w:p>
    <w:p w14:paraId="7CB7A3E9" w14:textId="77777777" w:rsidR="006E07AB" w:rsidRPr="006D678B" w:rsidRDefault="006E07AB" w:rsidP="006E07AB">
      <w:pPr>
        <w:rPr>
          <w:b/>
        </w:rPr>
      </w:pPr>
      <w:r w:rsidRPr="006D678B">
        <w:rPr>
          <w:b/>
        </w:rPr>
        <w:t xml:space="preserve">Contents of this file </w:t>
      </w:r>
    </w:p>
    <w:p w14:paraId="2C18218C" w14:textId="77777777" w:rsidR="006E07AB" w:rsidRPr="006D678B" w:rsidRDefault="006E07AB" w:rsidP="006E07AB"/>
    <w:p w14:paraId="34CBD419" w14:textId="77777777" w:rsidR="006E07AB" w:rsidRPr="006D678B" w:rsidRDefault="006E07AB" w:rsidP="006E07AB">
      <w:pPr>
        <w:ind w:left="720"/>
        <w:rPr>
          <w:sz w:val="22"/>
          <w:szCs w:val="22"/>
        </w:rPr>
      </w:pPr>
      <w:r w:rsidRPr="006D678B">
        <w:rPr>
          <w:sz w:val="22"/>
          <w:szCs w:val="22"/>
        </w:rPr>
        <w:t>Text S1 to S10</w:t>
      </w:r>
    </w:p>
    <w:p w14:paraId="0A948D90" w14:textId="77777777" w:rsidR="006E07AB" w:rsidRPr="006D678B" w:rsidRDefault="006E07AB" w:rsidP="006E07AB">
      <w:pPr>
        <w:ind w:left="1440"/>
        <w:rPr>
          <w:sz w:val="22"/>
          <w:szCs w:val="22"/>
          <w:lang w:val="en-GB"/>
        </w:rPr>
      </w:pPr>
      <w:r w:rsidRPr="006D678B">
        <w:rPr>
          <w:sz w:val="22"/>
          <w:szCs w:val="22"/>
          <w:lang w:val="en-GB"/>
        </w:rPr>
        <w:t>S1. Sample collection and preparation</w:t>
      </w:r>
    </w:p>
    <w:p w14:paraId="000795EC" w14:textId="77777777" w:rsidR="006E07AB" w:rsidRPr="006D678B" w:rsidRDefault="006E07AB" w:rsidP="006E07AB">
      <w:pPr>
        <w:ind w:left="1440"/>
        <w:rPr>
          <w:sz w:val="22"/>
          <w:szCs w:val="22"/>
          <w:lang w:val="en-GB"/>
        </w:rPr>
      </w:pPr>
      <w:r w:rsidRPr="006D678B">
        <w:rPr>
          <w:sz w:val="22"/>
          <w:szCs w:val="22"/>
          <w:lang w:val="en-GB"/>
        </w:rPr>
        <w:t>S2. Raman analyses</w:t>
      </w:r>
    </w:p>
    <w:p w14:paraId="3E0F3296" w14:textId="77777777" w:rsidR="006E07AB" w:rsidRPr="006D678B" w:rsidRDefault="006E07AB" w:rsidP="006E07AB">
      <w:pPr>
        <w:ind w:left="1440"/>
        <w:rPr>
          <w:sz w:val="22"/>
          <w:szCs w:val="22"/>
          <w:lang w:val="en-GB"/>
        </w:rPr>
      </w:pPr>
      <w:r w:rsidRPr="006D678B">
        <w:rPr>
          <w:sz w:val="22"/>
          <w:szCs w:val="22"/>
          <w:lang w:val="en-GB"/>
        </w:rPr>
        <w:t>S3. Epoxy mount making and polishing.</w:t>
      </w:r>
    </w:p>
    <w:p w14:paraId="681472A4" w14:textId="77777777" w:rsidR="006E07AB" w:rsidRPr="006D678B" w:rsidRDefault="006E07AB" w:rsidP="006E07AB">
      <w:pPr>
        <w:ind w:left="1440"/>
        <w:rPr>
          <w:sz w:val="22"/>
          <w:szCs w:val="22"/>
          <w:lang w:val="en-GB"/>
        </w:rPr>
      </w:pPr>
      <w:r w:rsidRPr="006D678B">
        <w:rPr>
          <w:sz w:val="22"/>
          <w:szCs w:val="22"/>
          <w:lang w:val="en-GB"/>
        </w:rPr>
        <w:t>S4. EDS analysis</w:t>
      </w:r>
    </w:p>
    <w:p w14:paraId="737EF65C" w14:textId="77777777" w:rsidR="006E07AB" w:rsidRPr="006D678B" w:rsidRDefault="006E07AB" w:rsidP="006E07AB">
      <w:pPr>
        <w:ind w:left="1440"/>
        <w:rPr>
          <w:sz w:val="22"/>
          <w:szCs w:val="22"/>
          <w:lang w:val="en-GB"/>
        </w:rPr>
      </w:pPr>
      <w:r w:rsidRPr="006D678B">
        <w:rPr>
          <w:sz w:val="22"/>
          <w:szCs w:val="22"/>
          <w:lang w:val="en-GB"/>
        </w:rPr>
        <w:t>S5. EPMA analysis of glasses</w:t>
      </w:r>
    </w:p>
    <w:p w14:paraId="68BE2021" w14:textId="77777777" w:rsidR="006E07AB" w:rsidRPr="006D678B" w:rsidRDefault="006E07AB" w:rsidP="006E07AB">
      <w:pPr>
        <w:ind w:left="1440"/>
        <w:rPr>
          <w:sz w:val="22"/>
          <w:szCs w:val="22"/>
          <w:lang w:val="en-GB"/>
        </w:rPr>
      </w:pPr>
      <w:r w:rsidRPr="006D678B">
        <w:rPr>
          <w:sz w:val="22"/>
          <w:szCs w:val="22"/>
          <w:lang w:val="en-GB"/>
        </w:rPr>
        <w:t>S6. Manuscript Writing Timeline</w:t>
      </w:r>
    </w:p>
    <w:p w14:paraId="60E383CD" w14:textId="77777777" w:rsidR="006E07AB" w:rsidRPr="006D678B" w:rsidRDefault="006E07AB" w:rsidP="006E07AB">
      <w:pPr>
        <w:ind w:left="1440"/>
        <w:rPr>
          <w:sz w:val="22"/>
          <w:szCs w:val="22"/>
          <w:lang w:val="en-GB"/>
        </w:rPr>
      </w:pPr>
      <w:r w:rsidRPr="006D678B">
        <w:rPr>
          <w:sz w:val="22"/>
          <w:szCs w:val="22"/>
          <w:lang w:val="en-GB"/>
        </w:rPr>
        <w:t>S7. Identifying and Resolving Bottlenecks</w:t>
      </w:r>
    </w:p>
    <w:p w14:paraId="13444C4E" w14:textId="77777777" w:rsidR="006E07AB" w:rsidRPr="006D678B" w:rsidRDefault="006E07AB" w:rsidP="006E07AB">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3E301757" w14:textId="77777777" w:rsidR="006E07AB" w:rsidRPr="006D678B" w:rsidRDefault="006E07AB" w:rsidP="006E07AB">
      <w:pPr>
        <w:ind w:left="1440"/>
        <w:rPr>
          <w:sz w:val="22"/>
          <w:szCs w:val="22"/>
        </w:rPr>
      </w:pPr>
      <w:r w:rsidRPr="006D678B">
        <w:rPr>
          <w:sz w:val="22"/>
          <w:szCs w:val="22"/>
        </w:rPr>
        <w:t>S9. Sensitivity of the EOS method for FI to entrapment temperature – Extended</w:t>
      </w:r>
    </w:p>
    <w:p w14:paraId="55FC37A0" w14:textId="77777777" w:rsidR="006E07AB" w:rsidRPr="006D678B" w:rsidRDefault="006E07AB" w:rsidP="006E07AB">
      <w:pPr>
        <w:ind w:left="1440"/>
        <w:rPr>
          <w:sz w:val="22"/>
          <w:szCs w:val="22"/>
        </w:rPr>
      </w:pPr>
      <w:r w:rsidRPr="006D678B">
        <w:rPr>
          <w:sz w:val="22"/>
          <w:szCs w:val="22"/>
        </w:rPr>
        <w:t>S10. Global Melt inclusion compilation</w:t>
      </w:r>
    </w:p>
    <w:p w14:paraId="47EED8DB" w14:textId="77777777" w:rsidR="006E07AB" w:rsidRPr="006D678B" w:rsidRDefault="006E07AB" w:rsidP="006E07AB">
      <w:pPr>
        <w:ind w:left="720"/>
        <w:rPr>
          <w:sz w:val="22"/>
          <w:szCs w:val="22"/>
        </w:rPr>
      </w:pPr>
    </w:p>
    <w:p w14:paraId="31021A55" w14:textId="77777777" w:rsidR="006E07AB" w:rsidRPr="006D678B" w:rsidRDefault="006E07AB" w:rsidP="006E07AB">
      <w:pPr>
        <w:ind w:left="720"/>
        <w:rPr>
          <w:sz w:val="22"/>
          <w:szCs w:val="22"/>
        </w:rPr>
      </w:pPr>
      <w:r w:rsidRPr="006D678B">
        <w:rPr>
          <w:sz w:val="22"/>
          <w:szCs w:val="22"/>
        </w:rPr>
        <w:t>Figures S1 to S10</w:t>
      </w:r>
    </w:p>
    <w:p w14:paraId="38B90160" w14:textId="77777777" w:rsidR="006E07AB" w:rsidRPr="006D678B" w:rsidRDefault="006E07AB" w:rsidP="006E07AB">
      <w:pPr>
        <w:ind w:left="720"/>
      </w:pPr>
    </w:p>
    <w:p w14:paraId="2C769931" w14:textId="77777777" w:rsidR="006E07AB" w:rsidRPr="006D678B" w:rsidRDefault="006E07AB" w:rsidP="006E07AB">
      <w:pPr>
        <w:rPr>
          <w:b/>
        </w:rPr>
      </w:pPr>
      <w:r w:rsidRPr="006D678B">
        <w:rPr>
          <w:b/>
        </w:rPr>
        <w:t>Additional Supporting Information (Files uploaded separately)</w:t>
      </w:r>
    </w:p>
    <w:p w14:paraId="5CDFB40E" w14:textId="77777777" w:rsidR="006E07AB" w:rsidRPr="006D678B" w:rsidRDefault="006E07AB" w:rsidP="006E07AB">
      <w:pPr>
        <w:rPr>
          <w:b/>
        </w:rPr>
      </w:pPr>
    </w:p>
    <w:p w14:paraId="0D0B7354" w14:textId="77777777" w:rsidR="006E07AB" w:rsidRPr="006D678B" w:rsidRDefault="006E07AB" w:rsidP="006E07AB">
      <w:pPr>
        <w:ind w:left="720"/>
        <w:rPr>
          <w:sz w:val="22"/>
          <w:szCs w:val="22"/>
        </w:rPr>
      </w:pPr>
      <w:r w:rsidRPr="006D678B">
        <w:rPr>
          <w:sz w:val="22"/>
          <w:szCs w:val="22"/>
        </w:rPr>
        <w:t>Data S2 and S3:</w:t>
      </w:r>
    </w:p>
    <w:p w14:paraId="0B5402C2" w14:textId="77777777" w:rsidR="006E07AB" w:rsidRPr="002525B8" w:rsidRDefault="006E07AB" w:rsidP="006E07AB">
      <w:pPr>
        <w:ind w:left="720"/>
        <w:rPr>
          <w:sz w:val="22"/>
          <w:szCs w:val="22"/>
        </w:rPr>
      </w:pPr>
      <w:r w:rsidRPr="002525B8">
        <w:rPr>
          <w:sz w:val="22"/>
          <w:szCs w:val="22"/>
        </w:rPr>
        <w:tab/>
        <w:t>S</w:t>
      </w:r>
      <w:r w:rsidRPr="006D678B">
        <w:rPr>
          <w:sz w:val="22"/>
          <w:szCs w:val="22"/>
        </w:rPr>
        <w:t>2</w:t>
      </w:r>
      <w:r w:rsidRPr="002525B8">
        <w:rPr>
          <w:sz w:val="22"/>
          <w:szCs w:val="22"/>
        </w:rPr>
        <w:t xml:space="preserve"> is the fluid inclusion dataset </w:t>
      </w:r>
    </w:p>
    <w:p w14:paraId="30FA8A85" w14:textId="77777777" w:rsidR="006E07AB" w:rsidRPr="002525B8" w:rsidRDefault="006E07AB" w:rsidP="006E07AB">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16A0D315" w14:textId="77777777" w:rsidR="006E07AB" w:rsidRPr="002525B8" w:rsidRDefault="006E07AB" w:rsidP="006E07AB">
      <w:pPr>
        <w:ind w:left="720"/>
        <w:rPr>
          <w:sz w:val="22"/>
          <w:szCs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Image Compilation</w:t>
      </w:r>
    </w:p>
    <w:p w14:paraId="32CE7A09" w14:textId="77777777" w:rsidR="006E07AB" w:rsidRPr="002525B8" w:rsidRDefault="006E07AB" w:rsidP="006E07AB">
      <w:pPr>
        <w:ind w:left="720"/>
        <w:rPr>
          <w:sz w:val="22"/>
          <w:szCs w:val="22"/>
          <w:lang w:val="en-GB"/>
        </w:rPr>
      </w:pPr>
      <w:r w:rsidRPr="002525B8">
        <w:rPr>
          <w:sz w:val="22"/>
          <w:szCs w:val="22"/>
          <w:lang w:val="en-GB"/>
        </w:rPr>
        <w:t>S</w:t>
      </w:r>
      <w:r w:rsidRPr="006D678B">
        <w:rPr>
          <w:sz w:val="22"/>
          <w:szCs w:val="22"/>
          <w:lang w:val="en-GB"/>
        </w:rPr>
        <w:t>5</w:t>
      </w:r>
      <w:r w:rsidRPr="002525B8">
        <w:rPr>
          <w:sz w:val="22"/>
          <w:szCs w:val="22"/>
          <w:lang w:val="en-GB"/>
        </w:rPr>
        <w:t xml:space="preserve"> Email and tracking record</w:t>
      </w:r>
    </w:p>
    <w:p w14:paraId="362C87F5" w14:textId="77777777" w:rsidR="006E07AB" w:rsidRPr="002525B8" w:rsidRDefault="006E07AB" w:rsidP="006E07AB">
      <w:pPr>
        <w:ind w:left="720"/>
        <w:rPr>
          <w:sz w:val="22"/>
          <w:szCs w:val="22"/>
          <w:lang w:val="en-GB"/>
        </w:rPr>
      </w:pPr>
    </w:p>
    <w:p w14:paraId="65688FED" w14:textId="77777777" w:rsidR="006E07AB" w:rsidRPr="006D678B" w:rsidRDefault="006E07AB" w:rsidP="006E07AB">
      <w:pPr>
        <w:ind w:left="720"/>
        <w:rPr>
          <w:bCs/>
          <w:sz w:val="22"/>
          <w:szCs w:val="22"/>
          <w:lang w:val="en-GB"/>
        </w:rPr>
      </w:pPr>
      <w:r w:rsidRPr="002525B8">
        <w:rPr>
          <w:bCs/>
          <w:sz w:val="22"/>
          <w:szCs w:val="22"/>
        </w:rPr>
        <w:t xml:space="preserve">All other raw data (spectra, metadata, FI images) as well raw Jupyter processing notebooks can be found on a Github repository </w:t>
      </w:r>
      <w:r w:rsidRPr="002525B8">
        <w:rPr>
          <w:bCs/>
          <w:sz w:val="22"/>
          <w:szCs w:val="22"/>
          <w:lang w:val="en-GB"/>
        </w:rPr>
        <w:t>(</w:t>
      </w:r>
      <w:hyperlink r:id="rId9" w:history="1">
        <w:r w:rsidRPr="002525B8">
          <w:rPr>
            <w:rStyle w:val="Hyperlink"/>
            <w:bCs/>
            <w:sz w:val="22"/>
            <w:szCs w:val="22"/>
            <w:lang w:val="en-GB"/>
          </w:rPr>
          <w:t>https://github.com/cljdevitre/2023_Kilauea-rapid-response-simulation</w:t>
        </w:r>
      </w:hyperlink>
      <w:r w:rsidRPr="002525B8">
        <w:rPr>
          <w:bCs/>
          <w:sz w:val="22"/>
          <w:szCs w:val="22"/>
          <w:lang w:val="en-GB"/>
        </w:rPr>
        <w:t xml:space="preserve">) which will be archived at Zenodo upon acceptance. </w:t>
      </w:r>
    </w:p>
    <w:p w14:paraId="776673B3" w14:textId="77777777" w:rsidR="006E07AB" w:rsidRPr="006D678B" w:rsidRDefault="006E07AB" w:rsidP="006E07AB">
      <w:pPr>
        <w:spacing w:before="100" w:beforeAutospacing="1" w:after="100" w:afterAutospacing="1"/>
        <w:rPr>
          <w:b/>
          <w:szCs w:val="24"/>
        </w:rPr>
      </w:pPr>
      <w:r w:rsidRPr="006D678B">
        <w:rPr>
          <w:b/>
          <w:bCs/>
          <w:szCs w:val="24"/>
        </w:rPr>
        <w:lastRenderedPageBreak/>
        <w:t>Introduction</w:t>
      </w:r>
      <w:r w:rsidRPr="006D678B">
        <w:rPr>
          <w:b/>
          <w:szCs w:val="24"/>
        </w:rPr>
        <w:t xml:space="preserve"> </w:t>
      </w:r>
    </w:p>
    <w:p w14:paraId="30719CDA" w14:textId="77777777" w:rsidR="006E07AB" w:rsidRPr="006D678B" w:rsidRDefault="006E07AB" w:rsidP="006E07AB">
      <w:pPr>
        <w:spacing w:before="100" w:beforeAutospacing="1" w:after="100" w:afterAutospacing="1"/>
      </w:pPr>
      <w:r w:rsidRPr="006D678B">
        <w:rPr>
          <w:sz w:val="22"/>
          <w:szCs w:val="22"/>
        </w:rPr>
        <w:t xml:space="preserve">The supporting information contains the materials listed above. </w:t>
      </w:r>
    </w:p>
    <w:p w14:paraId="119B36BB" w14:textId="77777777" w:rsidR="006E07AB" w:rsidRDefault="006E07AB" w:rsidP="006E07AB">
      <w:pPr>
        <w:pStyle w:val="SMText"/>
        <w:ind w:firstLine="0"/>
        <w:jc w:val="both"/>
        <w:rPr>
          <w:b/>
          <w:bCs/>
          <w:u w:val="words"/>
        </w:rPr>
      </w:pPr>
      <w:r>
        <w:rPr>
          <w:b/>
          <w:bCs/>
          <w:u w:val="words"/>
        </w:rPr>
        <w:t xml:space="preserve">Text S1. </w:t>
      </w:r>
      <w:r w:rsidRPr="00E80FA0">
        <w:rPr>
          <w:b/>
          <w:bCs/>
          <w:u w:val="words"/>
        </w:rPr>
        <w:t>Sample collection and preparation</w:t>
      </w:r>
    </w:p>
    <w:p w14:paraId="0A8F6E1E" w14:textId="77777777" w:rsidR="006E07AB" w:rsidRPr="00E80FA0" w:rsidRDefault="006E07AB" w:rsidP="006E07AB">
      <w:pPr>
        <w:pStyle w:val="SMText"/>
        <w:ind w:firstLine="0"/>
        <w:jc w:val="both"/>
        <w:rPr>
          <w:bCs/>
          <w:u w:val="words"/>
        </w:rPr>
      </w:pPr>
    </w:p>
    <w:p w14:paraId="3B8021A2" w14:textId="77777777" w:rsidR="006E07AB" w:rsidRPr="00E80FA0" w:rsidRDefault="006E07AB" w:rsidP="006E07AB">
      <w:pPr>
        <w:pStyle w:val="SMText"/>
        <w:jc w:val="both"/>
      </w:pPr>
      <w:r w:rsidRPr="00E80FA0">
        <w:t>Tephra samples (USGS code K</w:t>
      </w:r>
      <w:r>
        <w:t>S3</w:t>
      </w:r>
      <w:r w:rsidRPr="00E80FA0">
        <w:t>3-588) representing the first ~14 hours of the September 10, 2023, eruption of Kīlauea volcano were collected by Hawaiian Volcano Observatory (HVO) geologists on September 12 and shipped on Friday September 15 at ~5 pm HST</w:t>
      </w:r>
      <w:r>
        <w:t xml:space="preserve"> (Fig. S1)</w:t>
      </w:r>
      <w:r w:rsidRPr="00E80FA0">
        <w:t xml:space="preserve">.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fraction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w:t>
      </w:r>
      <w:r>
        <w:t>S5</w:t>
      </w:r>
      <w:r w:rsidRPr="00E80FA0">
        <w:t xml:space="preserve"> FI Image Compilation as an example). </w:t>
      </w:r>
    </w:p>
    <w:p w14:paraId="3D970830" w14:textId="77777777" w:rsidR="006E07AB" w:rsidRDefault="006E07AB" w:rsidP="006E07AB">
      <w:pPr>
        <w:pStyle w:val="SMText"/>
        <w:jc w:val="both"/>
      </w:pPr>
      <w:r w:rsidRPr="00E80FA0">
        <w:tab/>
        <w:t>A lava flow sample (USGS code K</w:t>
      </w:r>
      <w:r>
        <w:t>S3</w:t>
      </w:r>
      <w:r w:rsidRPr="00E80FA0">
        <w:t>3-587) was collected in a molten state and quenched with water at 6:30 AM HST on the 11 of September 2023. The sample was entirely glassy, and fragments were mounted in a 1” epoxy round and polished for microprobe analysis.</w:t>
      </w:r>
    </w:p>
    <w:p w14:paraId="6621E616" w14:textId="77777777" w:rsidR="006E07AB" w:rsidRPr="00E80FA0" w:rsidRDefault="006E07AB" w:rsidP="006E07AB">
      <w:pPr>
        <w:pStyle w:val="SMText"/>
        <w:ind w:firstLine="0"/>
        <w:jc w:val="both"/>
      </w:pPr>
      <w:r w:rsidRPr="00E80FA0">
        <w:t xml:space="preserve">  </w:t>
      </w:r>
    </w:p>
    <w:p w14:paraId="3D84D33A" w14:textId="77777777" w:rsidR="006E07AB" w:rsidRPr="006E3BAB" w:rsidRDefault="006E07AB" w:rsidP="006E07AB">
      <w:pPr>
        <w:pStyle w:val="SMText"/>
        <w:ind w:firstLine="0"/>
        <w:jc w:val="both"/>
        <w:rPr>
          <w:b/>
          <w:lang w:val="en-GB"/>
        </w:rPr>
      </w:pPr>
      <w:r w:rsidRPr="006E3BAB">
        <w:rPr>
          <w:noProof/>
        </w:rPr>
        <w:drawing>
          <wp:inline distT="0" distB="0" distL="0" distR="0" wp14:anchorId="4E5378F3" wp14:editId="7353D00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BA82DDD" w14:textId="77777777" w:rsidR="006E07AB" w:rsidRPr="006E3BAB" w:rsidRDefault="006E07AB" w:rsidP="006E07AB">
      <w:pPr>
        <w:pStyle w:val="SMText"/>
        <w:jc w:val="both"/>
        <w:rPr>
          <w:i/>
          <w:iCs/>
          <w:lang w:val="en-GB"/>
        </w:rPr>
      </w:pPr>
      <w:r w:rsidRPr="006E3BAB">
        <w:rPr>
          <w:b/>
          <w:bCs/>
          <w:i/>
          <w:iCs/>
          <w:lang w:val="en-GB"/>
        </w:rPr>
        <w:lastRenderedPageBreak/>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6DF4504C" w14:textId="77777777" w:rsidR="006E07AB" w:rsidRDefault="006E07AB" w:rsidP="006E07AB">
      <w:pPr>
        <w:pStyle w:val="SMText"/>
        <w:ind w:firstLine="0"/>
        <w:jc w:val="both"/>
        <w:rPr>
          <w:lang w:val="en-GB"/>
        </w:rPr>
      </w:pPr>
    </w:p>
    <w:p w14:paraId="50B96BB8" w14:textId="77777777" w:rsidR="006E07AB" w:rsidRPr="006E3BAB" w:rsidRDefault="006E07AB" w:rsidP="006E07AB">
      <w:pPr>
        <w:pStyle w:val="SMText"/>
        <w:ind w:firstLine="0"/>
        <w:jc w:val="both"/>
        <w:rPr>
          <w:lang w:val="en-GB"/>
        </w:rPr>
      </w:pPr>
    </w:p>
    <w:p w14:paraId="74665246" w14:textId="77777777" w:rsidR="006E07AB" w:rsidRPr="00355362" w:rsidRDefault="006E07AB" w:rsidP="006E07AB">
      <w:pPr>
        <w:pStyle w:val="SMSubheading"/>
        <w:jc w:val="both"/>
      </w:pPr>
      <w:r>
        <w:t>Text S2. Raman analyses</w:t>
      </w:r>
    </w:p>
    <w:p w14:paraId="146F3EDE" w14:textId="77777777" w:rsidR="006E07AB" w:rsidRPr="00E80FA0" w:rsidRDefault="006E07AB" w:rsidP="006E07AB">
      <w:pPr>
        <w:pStyle w:val="SMText"/>
        <w:ind w:firstLine="720"/>
        <w:jc w:val="both"/>
      </w:pPr>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diad using the appropriate calibrated density equations for our instrument in DiadFit </w:t>
      </w:r>
      <w:r w:rsidRPr="00E80FA0">
        <w:fldChar w:fldCharType="begin"/>
      </w:r>
      <w:r>
        <w:instrText xml:space="preserve"> ADDIN ZOTERO_ITEM CSL_CITATION {"citationID":"xRUI6KfH","properties":{"formattedCitation":"(P. E. Wieser &amp; DeVitre, 2023)","plainCitation":"(P. E. Wieser &amp;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217AC2">
        <w:t>(P. E. Wieser &amp; DeVitre, 2023)</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217AC2">
        <w:t>(Span &amp; Wagner, 1996)</w:t>
      </w:r>
      <w:r w:rsidRPr="00E80FA0">
        <w:fldChar w:fldCharType="end"/>
      </w:r>
      <w:r w:rsidRPr="00E80FA0">
        <w:t xml:space="preserve"> using an entrapment temperature estimated from the Fo content close to the FI </w:t>
      </w:r>
      <w:r w:rsidRPr="00E80FA0">
        <w:fldChar w:fldCharType="begin"/>
      </w:r>
      <w:r>
        <w:instrText xml:space="preserve"> ADDIN ZOTERO_ITEM CSL_CITATION {"citationID":"Pm67Sb7s","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Entrapment depths in </w:t>
      </w:r>
      <w:r>
        <w:t>Fig. 1</w:t>
      </w:r>
      <w:r w:rsidRPr="00E80FA0">
        <w:t>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P. E. Wieser &amp; DeVitre, 2023)","plainCitation":"(P. E. Wieser &amp;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217AC2">
        <w:t>(P. E. Wieser &amp; DeVitre, 2023)</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We propagated these three sources of uncertainty in FI depths using MonteCarlo simulations implemented in DiadFit v 66. In total we analyzed 62 FI hosted in 31 olivine crystals. Our workflow is detailed in </w:t>
      </w:r>
      <w:r>
        <w:t>Fig. 1</w:t>
      </w:r>
      <w:r w:rsidRPr="00E80FA0">
        <w:t xml:space="preserve">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 P. E. Wieser et al., 2021)</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Lerner et al., 2021; Ryan, 1987)","plainCitation":"(Lerner et al., 2021; Ryan, 1987)","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217AC2">
        <w:t>(Lerner et al., 2021; Ryan, 1987)</w:t>
      </w:r>
      <w:r w:rsidRPr="00E80FA0">
        <w:fldChar w:fldCharType="end"/>
      </w:r>
      <w:r w:rsidRPr="00E80FA0">
        <w:t xml:space="preserve">.  </w:t>
      </w:r>
    </w:p>
    <w:p w14:paraId="0ACB92CF" w14:textId="77777777" w:rsidR="006E07AB" w:rsidRDefault="006E07AB" w:rsidP="006E07AB">
      <w:pPr>
        <w:pStyle w:val="SMText"/>
        <w:ind w:firstLine="0"/>
        <w:jc w:val="both"/>
      </w:pPr>
    </w:p>
    <w:p w14:paraId="3ECBBF9A" w14:textId="77777777" w:rsidR="006E07AB" w:rsidRPr="00E80FA0" w:rsidRDefault="006E07AB" w:rsidP="006E07AB">
      <w:pPr>
        <w:pStyle w:val="SMSubheading"/>
        <w:jc w:val="both"/>
        <w:rPr>
          <w:b/>
          <w:bCs/>
        </w:rPr>
      </w:pPr>
      <w:r>
        <w:rPr>
          <w:b/>
          <w:bCs/>
        </w:rPr>
        <w:t xml:space="preserve">Text S3. </w:t>
      </w:r>
      <w:r w:rsidRPr="00E80FA0">
        <w:rPr>
          <w:b/>
          <w:bCs/>
        </w:rPr>
        <w:t>Epoxy mount making and polishing</w:t>
      </w:r>
    </w:p>
    <w:p w14:paraId="29825DD3" w14:textId="77777777" w:rsidR="006E07AB" w:rsidRPr="00355362" w:rsidRDefault="006E07AB" w:rsidP="006E07AB">
      <w:pPr>
        <w:pStyle w:val="SMSubheading"/>
        <w:jc w:val="both"/>
      </w:pPr>
    </w:p>
    <w:p w14:paraId="09562A31" w14:textId="77777777" w:rsidR="006E07AB" w:rsidRDefault="006E07AB" w:rsidP="006E07AB">
      <w:pPr>
        <w:pStyle w:val="SMText"/>
        <w:jc w:val="both"/>
      </w:pPr>
      <w:r w:rsidRPr="00E80FA0">
        <w:t>After Raman analysis, crystals were removed from CrystalBond</w:t>
      </w:r>
      <w:r w:rsidRPr="00E80FA0">
        <w:rPr>
          <w:vertAlign w:val="superscript"/>
        </w:rPr>
        <w:t>TM*</w:t>
      </w:r>
      <w:r w:rsidRPr="00E80FA0">
        <w:t xml:space="preserve"> using a hotplate and placed in Acetone. They were then mounted on double-sided sticky tape with their polished side down. EpoFix</w:t>
      </w:r>
      <w:r w:rsidRPr="00E80FA0">
        <w:rPr>
          <w:vertAlign w:val="superscript"/>
        </w:rPr>
        <w:t>TM*</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w:t>
      </w:r>
      <w:r w:rsidRPr="00E80FA0">
        <w:lastRenderedPageBreak/>
        <w:t xml:space="preserve">Microscope (SEM) operator knew where to analyze to obtain an approximate Fo content for each FI. </w:t>
      </w:r>
    </w:p>
    <w:p w14:paraId="499D58AA" w14:textId="77777777" w:rsidR="006E07AB" w:rsidRDefault="006E07AB" w:rsidP="006E07AB">
      <w:pPr>
        <w:pStyle w:val="SMText"/>
        <w:ind w:firstLine="0"/>
        <w:jc w:val="both"/>
      </w:pPr>
    </w:p>
    <w:p w14:paraId="345F5ACF" w14:textId="77777777" w:rsidR="006E07AB" w:rsidRPr="00E80FA0" w:rsidRDefault="006E07AB" w:rsidP="006E07AB">
      <w:pPr>
        <w:pStyle w:val="SMSubheading"/>
        <w:jc w:val="both"/>
        <w:rPr>
          <w:b/>
          <w:bCs/>
        </w:rPr>
      </w:pPr>
      <w:r>
        <w:rPr>
          <w:b/>
          <w:bCs/>
        </w:rPr>
        <w:t>Text S4. EDS analysis</w:t>
      </w:r>
    </w:p>
    <w:p w14:paraId="492B8400" w14:textId="77777777" w:rsidR="006E07AB" w:rsidRPr="00E80FA0" w:rsidRDefault="006E07AB" w:rsidP="006E07AB">
      <w:pPr>
        <w:pStyle w:val="SMText"/>
        <w:ind w:firstLine="0"/>
        <w:jc w:val="both"/>
      </w:pPr>
    </w:p>
    <w:p w14:paraId="2573D4CF" w14:textId="77777777" w:rsidR="006E07AB" w:rsidRPr="00E80FA0" w:rsidRDefault="006E07AB" w:rsidP="006E07AB">
      <w:pPr>
        <w:pStyle w:val="SMText"/>
        <w:ind w:firstLine="720"/>
        <w:jc w:val="both"/>
      </w:pPr>
      <w:r w:rsidRPr="00E80FA0">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similar to our samples (see supplementary dataset </w:t>
      </w:r>
      <w:r>
        <w:t>S3</w:t>
      </w:r>
      <w:r w:rsidRPr="00E80FA0">
        <w:t xml:space="preserve">). The Smithsonian-preferred Fo content </w:t>
      </w:r>
      <w:r w:rsidRPr="00E80FA0">
        <w:fldChar w:fldCharType="begin"/>
      </w:r>
      <w:r>
        <w:instrText xml:space="preserve"> ADDIN ZOTERO_ITEM CSL_CITATION {"citationID":"T1XJBPs0","properties":{"formattedCitation":"(Jarosewich 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217AC2">
        <w:t>(Jarosewich et al., 1980)</w:t>
      </w:r>
      <w:r w:rsidRPr="00E80FA0">
        <w:fldChar w:fldCharType="end"/>
      </w:r>
      <w:r w:rsidRPr="00E80FA0">
        <w:t xml:space="preserve"> for the San Carlos secondary standard is 90.2 Fo, and we obtained a mean of 89.84±0.07 Fo units. For Springwater, the preferred 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P. E. Wieser, Kent, Till, Donovan, et al., 2023)","plainCitation":"(P. E. Wieser, Kent, Till, Donovan, et al., 2023)","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217AC2">
        <w:t>(P. E. Wieser, Kent, Till, Donovan, et al., 2023)</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P. E. Wieser et al., 2021)","plainCitation":"(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217AC2">
        <w:t>(P. E. Wieser et al., 2021)</w:t>
      </w:r>
      <w:r w:rsidRPr="00E80FA0">
        <w:fldChar w:fldCharType="end"/>
      </w:r>
      <w:r w:rsidRPr="00E80FA0">
        <w:t xml:space="preserve">. The difference observed amounts to ~0.62 units at ~82 Fo and 0.78 units at 90 Fo </w:t>
      </w:r>
      <w:r w:rsidRPr="00E80FA0">
        <w:fldChar w:fldCharType="begin"/>
      </w:r>
      <w:r>
        <w:instrText xml:space="preserve"> ADDIN ZOTERO_ITEM CSL_CITATION {"citationID":"oH1Z9sht","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Thus, EDS errors are within uncertainty of offsets between different microprobe labs. </w:t>
      </w:r>
    </w:p>
    <w:p w14:paraId="67B7D6BF" w14:textId="77777777" w:rsidR="006E07AB" w:rsidRDefault="006E07AB" w:rsidP="006E07AB">
      <w:pPr>
        <w:pStyle w:val="SMText"/>
        <w:ind w:firstLine="0"/>
        <w:jc w:val="both"/>
      </w:pPr>
      <w:r>
        <w:t xml:space="preserve"> </w:t>
      </w:r>
    </w:p>
    <w:p w14:paraId="12B65D84" w14:textId="77777777" w:rsidR="006E07AB" w:rsidRDefault="006E07AB" w:rsidP="006E07AB">
      <w:pPr>
        <w:pStyle w:val="SMSubheading"/>
        <w:jc w:val="both"/>
      </w:pPr>
      <w:r>
        <w:t>Text S5. EPMA analysis of glasses</w:t>
      </w:r>
    </w:p>
    <w:p w14:paraId="792E5BA7" w14:textId="77777777" w:rsidR="006E07AB" w:rsidRPr="00355362" w:rsidRDefault="006E07AB" w:rsidP="006E07AB">
      <w:pPr>
        <w:pStyle w:val="SMSubheading"/>
        <w:jc w:val="both"/>
      </w:pPr>
    </w:p>
    <w:p w14:paraId="027F198C" w14:textId="77777777" w:rsidR="006E07AB" w:rsidRPr="00E80FA0" w:rsidRDefault="006E07AB" w:rsidP="006E07AB">
      <w:pPr>
        <w:pStyle w:val="SMText"/>
        <w:ind w:firstLine="720"/>
        <w:jc w:val="both"/>
      </w:pPr>
      <w:r w:rsidRPr="00E80FA0">
        <w:t>Major and minor element analysis of glass from USGS sample K</w:t>
      </w:r>
      <w:r>
        <w:t>S3</w:t>
      </w:r>
      <w:r w:rsidRPr="00E80FA0">
        <w:t>3-587 was done using the U.S. Geological Survey’s JEOL 8530F microprobe at the California Volcano Observatory. The samples were run over midnight between September 23 and 24</w:t>
      </w:r>
      <w:r w:rsidRPr="00E80FA0">
        <w:rPr>
          <w:vertAlign w:val="superscript"/>
        </w:rPr>
        <w:t>th</w:t>
      </w:r>
      <w:r w:rsidRPr="00E80FA0">
        <w:t xml:space="preserve">, 2023, </w:t>
      </w:r>
      <w:r w:rsidRPr="00E80FA0">
        <w:lastRenderedPageBreak/>
        <w:t>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xml:space="preserve">. We note however that CalVO microprobe personnel later informed us that it would be possible in the future to request immediate access for eruption response if needed. This would mean that a glass mount could be prepared in 24 hrs after sample collection, shipped within 2 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w:t>
      </w:r>
      <w:r>
        <w:t>Fig. 1</w:t>
      </w:r>
      <w:r w:rsidRPr="00E80FA0">
        <w:t xml:space="preserve">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6103B758" w14:textId="77777777" w:rsidR="006E07AB" w:rsidRPr="00E80FA0" w:rsidRDefault="006E07AB" w:rsidP="006E07AB">
      <w:pPr>
        <w:pStyle w:val="SMText"/>
        <w:jc w:val="both"/>
      </w:pPr>
      <w:r w:rsidRPr="00E80FA0">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instrText xml:space="preserve"> ADDIN ZOTERO_ITEM CSL_CITATION {"citationID":"T7jFKUQF","properties":{"formattedCitation":"(Jarosewich 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217AC2">
        <w:t>(Jarosewich et al., 1980)</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ilburforc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0.27 wt% for FeO, 0.009 wt% for MnO, 0.006 wt% for MgO, 0.04 wt% for CaO,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217AC2">
        <w:t>(Armstrong, 1988)</w:t>
      </w:r>
      <w:r w:rsidRPr="00E80FA0">
        <w:fldChar w:fldCharType="end"/>
      </w:r>
      <w:r w:rsidRPr="00E80FA0">
        <w:t xml:space="preserve">. Analyses with totals &lt;99.0 wt% or &gt;100.5 wt% were rejected. Reported analyses are an average of four replicate points on individual glass fragments. </w:t>
      </w:r>
    </w:p>
    <w:p w14:paraId="669DA09B" w14:textId="77777777" w:rsidR="006E07AB" w:rsidRDefault="006E07AB" w:rsidP="006E07AB">
      <w:pPr>
        <w:pStyle w:val="SMText"/>
        <w:ind w:firstLine="0"/>
        <w:jc w:val="both"/>
      </w:pPr>
    </w:p>
    <w:p w14:paraId="482751E5" w14:textId="77777777" w:rsidR="006E07AB" w:rsidRDefault="006E07AB" w:rsidP="006E07AB">
      <w:pPr>
        <w:pStyle w:val="SMSubheading"/>
        <w:jc w:val="both"/>
      </w:pPr>
      <w:r>
        <w:t>Text S6. Manuscript Writing Timeline</w:t>
      </w:r>
    </w:p>
    <w:p w14:paraId="277D9423" w14:textId="77777777" w:rsidR="006E07AB" w:rsidRPr="00E80FA0" w:rsidRDefault="006E07AB" w:rsidP="006E07AB">
      <w:pPr>
        <w:pStyle w:val="SMText"/>
        <w:ind w:firstLine="0"/>
        <w:jc w:val="both"/>
      </w:pPr>
    </w:p>
    <w:p w14:paraId="17A8C34E" w14:textId="77777777" w:rsidR="006E07AB" w:rsidRPr="00E80FA0" w:rsidRDefault="006E07AB" w:rsidP="006E07AB">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xml:space="preserve">, 2023 (see </w:t>
      </w:r>
      <w:r>
        <w:t>S6</w:t>
      </w:r>
      <w:r w:rsidRPr="00E80FA0">
        <w:t>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xml:space="preserve">, 2023 (see </w:t>
      </w:r>
      <w:r>
        <w:t>S6</w:t>
      </w:r>
      <w:r w:rsidRPr="00E80FA0">
        <w:t>_Email_and_tracking_record) who rejected the manuscript on November 15</w:t>
      </w:r>
      <w:r w:rsidRPr="00E80FA0">
        <w:rPr>
          <w:vertAlign w:val="superscript"/>
        </w:rPr>
        <w:t>th</w:t>
      </w:r>
      <w:r w:rsidRPr="00E80FA0">
        <w:t xml:space="preserve"> (see </w:t>
      </w:r>
      <w:r>
        <w:t>S6</w:t>
      </w:r>
      <w:r w:rsidRPr="00E80FA0">
        <w:t>) on similar grounds with the editor comments 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w:t>
      </w:r>
      <w:r w:rsidRPr="00E80FA0">
        <w:lastRenderedPageBreak/>
        <w:t xml:space="preserve">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405950D7" w14:textId="77777777" w:rsidR="006E07AB" w:rsidRDefault="006E07AB" w:rsidP="006E07AB">
      <w:pPr>
        <w:pStyle w:val="SMText"/>
        <w:ind w:firstLine="0"/>
        <w:jc w:val="both"/>
      </w:pPr>
    </w:p>
    <w:p w14:paraId="3D7F2937" w14:textId="77777777" w:rsidR="006E07AB" w:rsidRPr="00E80FA0" w:rsidRDefault="006E07AB" w:rsidP="006E07AB">
      <w:pPr>
        <w:pStyle w:val="SMText"/>
        <w:ind w:firstLine="0"/>
        <w:rPr>
          <w:u w:val="words"/>
        </w:rPr>
      </w:pPr>
      <w:r>
        <w:rPr>
          <w:u w:val="words"/>
        </w:rPr>
        <w:t xml:space="preserve">Text S7. </w:t>
      </w:r>
      <w:r w:rsidRPr="00E80FA0">
        <w:rPr>
          <w:u w:val="words"/>
        </w:rPr>
        <w:t xml:space="preserve">Identifying and Resolving Bottlenecks </w:t>
      </w:r>
    </w:p>
    <w:p w14:paraId="525CE60A" w14:textId="77777777" w:rsidR="006E07AB" w:rsidRPr="00E80FA0" w:rsidRDefault="006E07AB" w:rsidP="006E07AB">
      <w:pPr>
        <w:pStyle w:val="SMText"/>
        <w:ind w:firstLine="0"/>
        <w:jc w:val="both"/>
      </w:pPr>
    </w:p>
    <w:p w14:paraId="50F1FD46" w14:textId="77777777" w:rsidR="006E07AB" w:rsidRDefault="006E07AB" w:rsidP="006E07AB">
      <w:pPr>
        <w:pStyle w:val="SMText"/>
        <w:jc w:val="both"/>
      </w:pPr>
      <w:r w:rsidRPr="00E80FA0">
        <w:t xml:space="preserve">The yellow stars on </w:t>
      </w:r>
      <w:r>
        <w:t>Fig. S1</w:t>
      </w:r>
      <w:r w:rsidRPr="00E80FA0">
        <w:t xml:space="preserve"> identify current bottlenecks in the process that could be easily improved.  </w:t>
      </w:r>
    </w:p>
    <w:p w14:paraId="6E8E58FE" w14:textId="77777777" w:rsidR="006E07AB" w:rsidRPr="00E80FA0" w:rsidRDefault="006E07AB" w:rsidP="006E07AB">
      <w:pPr>
        <w:pStyle w:val="SMText"/>
        <w:jc w:val="both"/>
      </w:pPr>
    </w:p>
    <w:p w14:paraId="65F8FE0F" w14:textId="77777777" w:rsidR="006E07AB" w:rsidRDefault="006E07AB" w:rsidP="006E07AB">
      <w:pPr>
        <w:pStyle w:val="SMText"/>
        <w:jc w:val="both"/>
        <w:rPr>
          <w:b/>
          <w:bCs/>
          <w:i/>
          <w:iCs/>
        </w:rPr>
      </w:pPr>
      <w:r w:rsidRPr="00E80FA0">
        <w:rPr>
          <w:b/>
          <w:bCs/>
          <w:i/>
          <w:iCs/>
        </w:rPr>
        <w:t>Star 1 – Shipping and receiving samples </w:t>
      </w:r>
    </w:p>
    <w:p w14:paraId="1C3773F9" w14:textId="77777777" w:rsidR="006E07AB" w:rsidRPr="00E80FA0" w:rsidRDefault="006E07AB" w:rsidP="006E07AB">
      <w:pPr>
        <w:pStyle w:val="SMText"/>
        <w:jc w:val="both"/>
        <w:rPr>
          <w:i/>
          <w:iCs/>
        </w:rPr>
      </w:pPr>
    </w:p>
    <w:p w14:paraId="1668C7DD" w14:textId="77777777" w:rsidR="006E07AB" w:rsidRPr="00E80FA0" w:rsidRDefault="006E07AB" w:rsidP="006E07AB">
      <w:pPr>
        <w:pStyle w:val="SMText"/>
        <w:jc w:val="both"/>
      </w:pPr>
      <w:r w:rsidRPr="00E80FA0">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4CC829CC" w14:textId="77777777" w:rsidR="006E07AB" w:rsidRPr="00E80FA0" w:rsidRDefault="006E07AB" w:rsidP="006E07AB">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217AC2">
        <w:t>(Gansecki et al., 2019)</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35F86003" w14:textId="77777777" w:rsidR="006E07AB" w:rsidRPr="00E80FA0" w:rsidRDefault="006E07AB" w:rsidP="006E07AB">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8811F5" w14:textId="77777777" w:rsidR="006E07AB" w:rsidRDefault="006E07AB" w:rsidP="006E07AB">
      <w:pPr>
        <w:pStyle w:val="SMText"/>
        <w:jc w:val="both"/>
      </w:pPr>
    </w:p>
    <w:p w14:paraId="4325A6B1" w14:textId="77777777" w:rsidR="006E07AB" w:rsidRPr="00E80FA0" w:rsidRDefault="006E07AB" w:rsidP="006E07AB">
      <w:pPr>
        <w:pStyle w:val="SMText"/>
        <w:jc w:val="both"/>
      </w:pPr>
    </w:p>
    <w:p w14:paraId="1678A11B" w14:textId="77777777" w:rsidR="006E07AB" w:rsidRDefault="006E07AB" w:rsidP="006E07AB">
      <w:pPr>
        <w:pStyle w:val="SMText"/>
        <w:jc w:val="both"/>
        <w:rPr>
          <w:b/>
          <w:bCs/>
          <w:i/>
          <w:iCs/>
        </w:rPr>
      </w:pPr>
      <w:r w:rsidRPr="00E80FA0">
        <w:rPr>
          <w:b/>
          <w:bCs/>
          <w:i/>
          <w:iCs/>
        </w:rPr>
        <w:lastRenderedPageBreak/>
        <w:t xml:space="preserve">Star 2 – Sample cataloging </w:t>
      </w:r>
    </w:p>
    <w:p w14:paraId="2CC94341" w14:textId="77777777" w:rsidR="006E07AB" w:rsidRPr="00E80FA0" w:rsidRDefault="006E07AB" w:rsidP="006E07AB">
      <w:pPr>
        <w:pStyle w:val="SMText"/>
        <w:jc w:val="both"/>
        <w:rPr>
          <w:b/>
          <w:bCs/>
          <w:i/>
          <w:iCs/>
        </w:rPr>
      </w:pPr>
    </w:p>
    <w:p w14:paraId="4025E22A" w14:textId="77777777" w:rsidR="006E07AB" w:rsidRPr="00E80FA0" w:rsidRDefault="006E07AB" w:rsidP="006E07AB">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08623F07" w14:textId="77777777" w:rsidR="006E07AB" w:rsidRPr="00E80FA0" w:rsidRDefault="006E07AB" w:rsidP="006E07AB">
      <w:pPr>
        <w:pStyle w:val="SMText"/>
        <w:jc w:val="both"/>
      </w:pPr>
    </w:p>
    <w:p w14:paraId="3C1893E2" w14:textId="77777777" w:rsidR="006E07AB" w:rsidRDefault="006E07AB" w:rsidP="006E07AB">
      <w:pPr>
        <w:pStyle w:val="SMText"/>
        <w:jc w:val="both"/>
        <w:rPr>
          <w:b/>
          <w:bCs/>
          <w:i/>
          <w:iCs/>
        </w:rPr>
      </w:pPr>
      <w:r w:rsidRPr="00E80FA0">
        <w:rPr>
          <w:b/>
          <w:bCs/>
          <w:i/>
          <w:iCs/>
        </w:rPr>
        <w:t>Star 3 – Epoxy impregnation</w:t>
      </w:r>
    </w:p>
    <w:p w14:paraId="15EE229D" w14:textId="77777777" w:rsidR="006E07AB" w:rsidRPr="00E80FA0" w:rsidRDefault="006E07AB" w:rsidP="006E07AB">
      <w:pPr>
        <w:pStyle w:val="SMText"/>
        <w:jc w:val="both"/>
        <w:rPr>
          <w:b/>
          <w:bCs/>
          <w:i/>
          <w:iCs/>
        </w:rPr>
      </w:pPr>
    </w:p>
    <w:p w14:paraId="6BB2AEE2" w14:textId="77777777" w:rsidR="006E07AB" w:rsidRPr="00E80FA0" w:rsidRDefault="006E07AB" w:rsidP="006E07AB">
      <w:pPr>
        <w:pStyle w:val="SMText"/>
        <w:jc w:val="both"/>
        <w:rPr>
          <w:b/>
          <w:bCs/>
        </w:rPr>
      </w:pPr>
      <w:r w:rsidRPr="00E80FA0">
        <w:t>We used EpoFix</w:t>
      </w:r>
      <w:r w:rsidRPr="00E80FA0">
        <w:rPr>
          <w:vertAlign w:val="superscript"/>
        </w:rPr>
        <w:t>TM</w:t>
      </w:r>
      <w:r w:rsidRPr="00E80FA0">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40EC09BD" w14:textId="77777777" w:rsidR="006E07AB" w:rsidRDefault="006E07AB" w:rsidP="006E07AB">
      <w:pPr>
        <w:pStyle w:val="SMText"/>
        <w:ind w:firstLine="0"/>
      </w:pPr>
    </w:p>
    <w:p w14:paraId="3A3E7865" w14:textId="77777777" w:rsidR="006E07AB" w:rsidRPr="00E80FA0" w:rsidRDefault="006E07AB" w:rsidP="006E07AB">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099D8147" w14:textId="77777777" w:rsidR="006E07AB" w:rsidRPr="00355362" w:rsidRDefault="006E07AB" w:rsidP="006E07AB">
      <w:pPr>
        <w:pStyle w:val="SMSubheading"/>
      </w:pPr>
    </w:p>
    <w:p w14:paraId="7A753850" w14:textId="77777777" w:rsidR="006E07AB" w:rsidRDefault="006E07AB" w:rsidP="006E07AB">
      <w:pPr>
        <w:pStyle w:val="SMText"/>
        <w:ind w:firstLine="720"/>
        <w:jc w:val="both"/>
        <w:rPr>
          <w:lang w:val="en-GB"/>
        </w:rPr>
      </w:pPr>
      <w:bookmarkStart w:id="0"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Hansteen &amp; Kl\\uc0\\u252{}gel, 2008)","plainCitation":"(Hansteen &amp; Klügel, 2008)","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217AC2">
        <w:t>(Hansteen &amp;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0"/>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217AC2">
        <w:t>(Yoshimura, 2023)</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217AC2">
        <w:t>(C.L. DeVitre &amp; Wieser, 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w:t>
      </w:r>
      <w:r>
        <w:rPr>
          <w:lang w:val="en-GB"/>
        </w:rPr>
        <w:t>S2</w:t>
      </w:r>
      <w:r w:rsidRPr="00E80FA0">
        <w:rPr>
          <w:lang w:val="en-GB"/>
        </w:rPr>
        <w:t xml:space="preserve">; the data for iteration 5 is reported in the full FI dataset (Dataset </w:t>
      </w:r>
      <w:r>
        <w:rPr>
          <w:lang w:val="en-GB"/>
        </w:rPr>
        <w:t>S3</w:t>
      </w:r>
      <w:r w:rsidRPr="00E80FA0">
        <w:rPr>
          <w:lang w:val="en-GB"/>
        </w:rPr>
        <w:t xml:space="preserve">) and the jupyter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7DFE45C0" w14:textId="77777777" w:rsidR="006E07AB" w:rsidRDefault="006E07AB" w:rsidP="006E07AB">
      <w:pPr>
        <w:rPr>
          <w:lang w:val="en-GB"/>
        </w:rPr>
      </w:pPr>
      <w:r>
        <w:rPr>
          <w:lang w:val="en-GB"/>
        </w:rPr>
        <w:br w:type="page"/>
      </w:r>
    </w:p>
    <w:p w14:paraId="1EC6DE26" w14:textId="77777777" w:rsidR="006E07AB" w:rsidRDefault="006E07AB" w:rsidP="006E07AB">
      <w:pPr>
        <w:pStyle w:val="SMText"/>
        <w:ind w:firstLine="0"/>
        <w:jc w:val="both"/>
        <w:rPr>
          <w:lang w:val="en-GB"/>
        </w:rPr>
      </w:pPr>
      <w:r w:rsidRPr="00965184">
        <w:rPr>
          <w:rFonts w:ascii="Arial" w:hAnsi="Arial" w:cs="Arial"/>
          <w:noProof/>
          <w:sz w:val="20"/>
          <w:lang w:val="en-GB"/>
        </w:rPr>
        <w:lastRenderedPageBreak/>
        <w:drawing>
          <wp:inline distT="0" distB="0" distL="0" distR="0" wp14:anchorId="71617164" wp14:editId="4247EE1B">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1"/>
                    <a:stretch>
                      <a:fillRect/>
                    </a:stretch>
                  </pic:blipFill>
                  <pic:spPr>
                    <a:xfrm>
                      <a:off x="0" y="0"/>
                      <a:ext cx="5486400" cy="1789430"/>
                    </a:xfrm>
                    <a:prstGeom prst="rect">
                      <a:avLst/>
                    </a:prstGeom>
                  </pic:spPr>
                </pic:pic>
              </a:graphicData>
            </a:graphic>
          </wp:inline>
        </w:drawing>
      </w:r>
    </w:p>
    <w:p w14:paraId="4E4513F9" w14:textId="77777777" w:rsidR="006E07AB" w:rsidRPr="00F34FDD" w:rsidRDefault="006E07AB" w:rsidP="006E07AB">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217AC2">
        <w:t>(C.L. DeVitre &amp; Wieser, 2024)</w:t>
      </w:r>
      <w:r w:rsidRPr="00F34FDD">
        <w:rPr>
          <w:lang w:val="en-GB"/>
        </w:rPr>
        <w:fldChar w:fldCharType="end"/>
      </w:r>
      <w:r w:rsidRPr="00F34FDD">
        <w:rPr>
          <w:lang w:val="en-GB"/>
        </w:rPr>
        <w:t xml:space="preserve"> for each Day of the simulation. </w:t>
      </w:r>
    </w:p>
    <w:p w14:paraId="4B1C0BD3" w14:textId="77777777" w:rsidR="006E07AB" w:rsidRPr="00E80FA0" w:rsidRDefault="006E07AB" w:rsidP="006E07AB">
      <w:pPr>
        <w:pStyle w:val="SMText"/>
        <w:ind w:firstLine="0"/>
        <w:jc w:val="both"/>
        <w:rPr>
          <w:lang w:val="en-GB"/>
        </w:rPr>
      </w:pPr>
    </w:p>
    <w:p w14:paraId="0DFE8BBA" w14:textId="77777777" w:rsidR="006E07AB" w:rsidRPr="00E80FA0" w:rsidRDefault="006E07AB" w:rsidP="006E07AB">
      <w:pPr>
        <w:pStyle w:val="SMText"/>
        <w:ind w:firstLine="0"/>
        <w:rPr>
          <w:lang w:val="en-GB"/>
        </w:rPr>
      </w:pPr>
    </w:p>
    <w:p w14:paraId="79430B86" w14:textId="77777777" w:rsidR="006E07AB" w:rsidRDefault="006E07AB" w:rsidP="006E07AB">
      <w:pPr>
        <w:rPr>
          <w:u w:val="words"/>
        </w:rPr>
      </w:pPr>
      <w:r>
        <w:rPr>
          <w:u w:val="words"/>
        </w:rPr>
        <w:br w:type="page"/>
      </w:r>
    </w:p>
    <w:p w14:paraId="1C1E1349" w14:textId="77777777" w:rsidR="006E07AB" w:rsidRDefault="006E07AB" w:rsidP="006E07AB">
      <w:pPr>
        <w:pStyle w:val="SMText"/>
        <w:ind w:firstLine="0"/>
        <w:rPr>
          <w:u w:val="words"/>
        </w:rPr>
      </w:pPr>
      <w:r>
        <w:rPr>
          <w:u w:val="words"/>
        </w:rPr>
        <w:lastRenderedPageBreak/>
        <w:t xml:space="preserve">Text. S9. </w:t>
      </w:r>
      <w:r w:rsidRPr="00F34FDD">
        <w:rPr>
          <w:u w:val="words"/>
        </w:rPr>
        <w:t xml:space="preserve">Sensitivity of the EOS method for FI to entrapment temperature </w:t>
      </w:r>
      <w:r>
        <w:rPr>
          <w:u w:val="words"/>
        </w:rPr>
        <w:t>–</w:t>
      </w:r>
      <w:r w:rsidRPr="00F34FDD">
        <w:rPr>
          <w:u w:val="words"/>
        </w:rPr>
        <w:t xml:space="preserve"> Extended</w:t>
      </w:r>
    </w:p>
    <w:p w14:paraId="48D697E2" w14:textId="77777777" w:rsidR="006E07AB" w:rsidRPr="00F34FDD" w:rsidRDefault="006E07AB" w:rsidP="006E07AB">
      <w:pPr>
        <w:pStyle w:val="SMText"/>
        <w:ind w:firstLine="0"/>
        <w:rPr>
          <w:u w:val="words"/>
        </w:rPr>
      </w:pPr>
    </w:p>
    <w:p w14:paraId="6B8D9410" w14:textId="77777777" w:rsidR="006E07AB" w:rsidRDefault="006E07AB" w:rsidP="006E07AB">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Span &amp; Wagner, 1996; Sterner &amp; Pitzer, 1994)","plainCitation":"(Span &amp; Wagner, 1996; 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 Sterner &amp; Pitzer, 1994)</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saturated liquid temperatures at Kīlauea volcano (1100,1150, 1240 and 1350 ˚C). Overall, neither 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Kilauea.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31761749" w14:textId="77777777" w:rsidR="006E07AB" w:rsidRDefault="006E07AB" w:rsidP="006E07AB">
      <w:pPr>
        <w:rPr>
          <w:lang w:val="en-GB"/>
        </w:rPr>
      </w:pPr>
      <w:r>
        <w:rPr>
          <w:lang w:val="en-GB"/>
        </w:rPr>
        <w:br w:type="page"/>
      </w:r>
    </w:p>
    <w:p w14:paraId="1A680D89" w14:textId="77777777" w:rsidR="006E07AB" w:rsidRPr="00F34FDD" w:rsidRDefault="006E07AB" w:rsidP="006E07AB">
      <w:pPr>
        <w:pStyle w:val="SMText"/>
        <w:ind w:firstLine="0"/>
        <w:jc w:val="both"/>
        <w:rPr>
          <w:lang w:val="en-GB"/>
        </w:rPr>
      </w:pPr>
      <w:r w:rsidRPr="00F34FDD">
        <w:rPr>
          <w:noProof/>
          <w:lang w:val="en-GB"/>
        </w:rPr>
        <w:lastRenderedPageBreak/>
        <w:drawing>
          <wp:inline distT="0" distB="0" distL="0" distR="0" wp14:anchorId="5C86677C" wp14:editId="2B3CEC8B">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2"/>
                    <a:stretch>
                      <a:fillRect/>
                    </a:stretch>
                  </pic:blipFill>
                  <pic:spPr>
                    <a:xfrm>
                      <a:off x="0" y="0"/>
                      <a:ext cx="5957537" cy="2347159"/>
                    </a:xfrm>
                    <a:prstGeom prst="rect">
                      <a:avLst/>
                    </a:prstGeom>
                  </pic:spPr>
                </pic:pic>
              </a:graphicData>
            </a:graphic>
          </wp:inline>
        </w:drawing>
      </w:r>
    </w:p>
    <w:p w14:paraId="24DBF539" w14:textId="77777777" w:rsidR="006E07AB" w:rsidRDefault="006E07AB" w:rsidP="006E07AB">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Sterner &amp; Pitzer, 1994)","plainCitation":"(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217AC2">
        <w:t>(Sterner &amp; Pitzer, 1994)</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 Shaded area a indicates the range of pressures and depth relevant to Kīlauea pre-eruptive magma storage.</w:t>
      </w:r>
    </w:p>
    <w:p w14:paraId="255B44E1" w14:textId="77777777" w:rsidR="006E07AB" w:rsidRDefault="006E07AB" w:rsidP="006E07AB">
      <w:pPr>
        <w:rPr>
          <w:lang w:val="en-GB"/>
        </w:rPr>
      </w:pPr>
      <w:r>
        <w:rPr>
          <w:lang w:val="en-GB"/>
        </w:rPr>
        <w:br w:type="page"/>
      </w:r>
    </w:p>
    <w:p w14:paraId="396E35EB" w14:textId="77777777" w:rsidR="006E07AB" w:rsidRPr="00F34FDD" w:rsidRDefault="006E07AB" w:rsidP="006E07AB">
      <w:pPr>
        <w:pStyle w:val="SMText"/>
        <w:ind w:firstLine="0"/>
        <w:jc w:val="both"/>
        <w:rPr>
          <w:lang w:val="en-GB"/>
        </w:rPr>
      </w:pPr>
      <w:r w:rsidRPr="00F34FDD">
        <w:rPr>
          <w:noProof/>
        </w:rPr>
        <w:lastRenderedPageBreak/>
        <w:drawing>
          <wp:inline distT="0" distB="0" distL="0" distR="0" wp14:anchorId="5B4B6AEF" wp14:editId="775235E0">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3"/>
                    <a:stretch>
                      <a:fillRect/>
                    </a:stretch>
                  </pic:blipFill>
                  <pic:spPr>
                    <a:xfrm>
                      <a:off x="0" y="0"/>
                      <a:ext cx="5486400" cy="4568190"/>
                    </a:xfrm>
                    <a:prstGeom prst="rect">
                      <a:avLst/>
                    </a:prstGeom>
                  </pic:spPr>
                </pic:pic>
              </a:graphicData>
            </a:graphic>
          </wp:inline>
        </w:drawing>
      </w:r>
    </w:p>
    <w:p w14:paraId="54174B77" w14:textId="77777777" w:rsidR="006E07AB" w:rsidRDefault="006E07AB" w:rsidP="006E07AB">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instrText xml:space="preserve"> ADDIN ZOTERO_ITEM CSL_CITATION {"citationID":"0B61omrN","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217AC2">
        <w:t>(C.L. DeVitre &amp; Wieser, 2024; Lerner et al., 2024)</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1CB6FEEE" w14:textId="77777777" w:rsidR="006E07AB" w:rsidRDefault="006E07AB" w:rsidP="006E07AB">
      <w:r>
        <w:br w:type="page"/>
      </w:r>
    </w:p>
    <w:p w14:paraId="335EBD1D" w14:textId="77777777" w:rsidR="006E07AB" w:rsidRPr="00F34FDD" w:rsidRDefault="006E07AB" w:rsidP="006E07AB">
      <w:pPr>
        <w:pStyle w:val="SMText"/>
        <w:ind w:firstLine="0"/>
        <w:jc w:val="both"/>
        <w:rPr>
          <w:lang w:val="en-GB"/>
        </w:rPr>
      </w:pPr>
      <w:r w:rsidRPr="00F34FDD">
        <w:rPr>
          <w:noProof/>
          <w:lang w:val="en-GB"/>
        </w:rPr>
        <w:lastRenderedPageBreak/>
        <w:drawing>
          <wp:inline distT="0" distB="0" distL="0" distR="0" wp14:anchorId="27E9D786" wp14:editId="50FE00FA">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4"/>
                    <a:stretch>
                      <a:fillRect/>
                    </a:stretch>
                  </pic:blipFill>
                  <pic:spPr>
                    <a:xfrm>
                      <a:off x="0" y="0"/>
                      <a:ext cx="5486400" cy="4568190"/>
                    </a:xfrm>
                    <a:prstGeom prst="rect">
                      <a:avLst/>
                    </a:prstGeom>
                  </pic:spPr>
                </pic:pic>
              </a:graphicData>
            </a:graphic>
          </wp:inline>
        </w:drawing>
      </w:r>
    </w:p>
    <w:p w14:paraId="5489D468" w14:textId="77777777" w:rsidR="006E07AB" w:rsidRDefault="006E07AB" w:rsidP="006E07AB">
      <w:pPr>
        <w:pStyle w:val="SMText"/>
        <w:ind w:firstLine="0"/>
        <w:jc w:val="both"/>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w:t>
      </w:r>
      <w:r w:rsidRPr="00F34FDD">
        <w:fldChar w:fldCharType="end"/>
      </w:r>
      <w:r w:rsidRPr="00F34FDD">
        <w:rPr>
          <w:lang w:val="en-GB"/>
        </w:rPr>
        <w:t>.</w:t>
      </w:r>
    </w:p>
    <w:p w14:paraId="46A66F93" w14:textId="77777777" w:rsidR="006E07AB" w:rsidRDefault="006E07AB" w:rsidP="006E07AB">
      <w:pPr>
        <w:rPr>
          <w:lang w:val="en-GB"/>
        </w:rPr>
      </w:pPr>
      <w:r>
        <w:rPr>
          <w:lang w:val="en-GB"/>
        </w:rPr>
        <w:br w:type="page"/>
      </w:r>
    </w:p>
    <w:p w14:paraId="7A13336A" w14:textId="77777777" w:rsidR="006E07AB" w:rsidRPr="00F34FDD" w:rsidRDefault="006E07AB" w:rsidP="006E07AB">
      <w:pPr>
        <w:pStyle w:val="SMText"/>
        <w:ind w:firstLine="0"/>
        <w:jc w:val="both"/>
        <w:rPr>
          <w:lang w:val="en-GB"/>
        </w:rPr>
      </w:pPr>
      <w:r w:rsidRPr="00F34FDD">
        <w:rPr>
          <w:noProof/>
          <w:lang w:val="en-GB"/>
        </w:rPr>
        <w:lastRenderedPageBreak/>
        <w:drawing>
          <wp:inline distT="0" distB="0" distL="0" distR="0" wp14:anchorId="3B7853BB" wp14:editId="12310FC4">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p>
    <w:p w14:paraId="4DA8619E" w14:textId="77777777" w:rsidR="006E07AB" w:rsidRDefault="006E07AB" w:rsidP="006E07AB">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Sterner &amp; Pitzer, 1994)","plainCitation":"(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217AC2">
        <w:t>(Sterner &amp; Pitzer, 1994)</w:t>
      </w:r>
      <w:r w:rsidRPr="00F34FDD">
        <w:fldChar w:fldCharType="end"/>
      </w:r>
      <w:r w:rsidRPr="00F34FDD">
        <w:rPr>
          <w:lang w:val="en-GB"/>
        </w:rPr>
        <w:t>.</w:t>
      </w:r>
    </w:p>
    <w:p w14:paraId="4FB5CAD5" w14:textId="77777777" w:rsidR="006E07AB" w:rsidRDefault="006E07AB" w:rsidP="006E07AB">
      <w:pPr>
        <w:rPr>
          <w:lang w:val="en-GB"/>
        </w:rPr>
      </w:pPr>
      <w:r>
        <w:rPr>
          <w:lang w:val="en-GB"/>
        </w:rPr>
        <w:br w:type="page"/>
      </w:r>
    </w:p>
    <w:p w14:paraId="0C331E74" w14:textId="77777777" w:rsidR="006E07AB" w:rsidRPr="00355362" w:rsidRDefault="006E07AB" w:rsidP="006E07AB">
      <w:pPr>
        <w:pStyle w:val="SMSubheading"/>
        <w:jc w:val="both"/>
      </w:pPr>
      <w:r>
        <w:lastRenderedPageBreak/>
        <w:t xml:space="preserve">Text S10. </w:t>
      </w:r>
      <w:r w:rsidRPr="00F34FDD">
        <w:t>Global Melt inclusion compilation</w:t>
      </w:r>
    </w:p>
    <w:p w14:paraId="20241026" w14:textId="77777777" w:rsidR="006E07AB" w:rsidRPr="00F34FDD" w:rsidRDefault="006E07AB" w:rsidP="006E07AB">
      <w:pPr>
        <w:pStyle w:val="SMText"/>
        <w:ind w:firstLine="0"/>
        <w:jc w:val="both"/>
        <w:rPr>
          <w:b/>
          <w:bCs/>
        </w:rPr>
      </w:pPr>
    </w:p>
    <w:p w14:paraId="228C4AA3" w14:textId="3050D30B" w:rsidR="006E07AB" w:rsidRPr="00217AC2" w:rsidRDefault="006E07AB" w:rsidP="006E07AB">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1" w:name="_Hlk161435195"/>
      <w:r w:rsidRPr="00F34FDD">
        <w:t xml:space="preserve">/), </w:t>
      </w:r>
      <w:r w:rsidRPr="00F34FDD">
        <w:fldChar w:fldCharType="begin"/>
      </w:r>
      <w:r>
        <w:instrText xml:space="preserve"> ADDIN ZOTERO_ITEM CSL_CITATION {"citationID":"NjbplOuf","properties":{"formattedCitation":"(D. J. Rasmussen et al., 2022)","plainCitation":"(D. J. Rasmussen et al., 2022)","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217AC2">
        <w:t>(D. J. Rasmussen et al., 2022)</w:t>
      </w:r>
      <w:r w:rsidRPr="00F34FDD">
        <w:fldChar w:fldCharType="end"/>
      </w:r>
      <w:r w:rsidRPr="00F34FDD">
        <w:t xml:space="preserve">), </w:t>
      </w:r>
      <w:r w:rsidRPr="00F34FDD">
        <w:fldChar w:fldCharType="begin"/>
      </w:r>
      <w:r>
        <w:instrText xml:space="preserve"> ADDIN ZOTERO_ITEM CSL_CITATION {"citationID":"DSljhArz","properties":{"formattedCitation":"(Charlotte L. DeVitre et al., 2023)","plainCitation":"(Charlotte L. DeVitre et al., 2023)","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Pr="006E07AB">
        <w:rPr>
          <w:lang w:val="fr-CH"/>
        </w:rPr>
        <w:instrText>ta suggest that these melts are oxidized (</w:instrText>
      </w:r>
      <w:r w:rsidRPr="00217AC2">
        <w:rPr>
          <w:lang w:val="fr-CH"/>
        </w:rPr>
        <w:instrText xml:space="preserve">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217AC2">
        <w:rPr>
          <w:lang w:val="fr-CH"/>
        </w:rPr>
        <w:t>(Charlotte L. DeVitre et al., 2023)</w:t>
      </w:r>
      <w:r w:rsidRPr="00F34FDD">
        <w:fldChar w:fldCharType="end"/>
      </w:r>
      <w:r w:rsidRPr="00217AC2">
        <w:rPr>
          <w:lang w:val="fr-CH"/>
        </w:rPr>
        <w:t xml:space="preserve"> and </w:t>
      </w:r>
      <w:r w:rsidRPr="00F34FDD">
        <w:fldChar w:fldCharType="begin"/>
      </w:r>
      <w:r w:rsidRPr="00217AC2">
        <w:rPr>
          <w:lang w:val="fr-CH"/>
        </w:rPr>
        <w:instrText xml:space="preserve"> ADDIN ZOTERO_ITEM CSL_CITATION {"citationID":"iDooGLYh","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217AC2">
        <w:rPr>
          <w:lang w:val="fr-CH"/>
        </w:rPr>
        <w:t>(P. E. Wieser, Kent, Till, &amp; Abers, 2023)</w:t>
      </w:r>
      <w:r w:rsidRPr="00F34FDD">
        <w:fldChar w:fldCharType="end"/>
      </w:r>
      <w:r w:rsidRPr="00217AC2">
        <w:rPr>
          <w:lang w:val="fr-CH"/>
        </w:rPr>
        <w:t xml:space="preserve">) as well as other MI datasets from the literature </w:t>
      </w:r>
      <w:r w:rsidRPr="00F34FDD">
        <w:fldChar w:fldCharType="begin"/>
      </w:r>
      <w:r>
        <w:rPr>
          <w:lang w:val="fr-CH"/>
        </w:rPr>
        <w:instrText xml:space="preserve"> ADDIN ZOTERO_ITEM CSL_CITATION {"citationID":"vDZITSv8","properties":{"formattedCitation":"(Chelsea M. Allison et al., 2021; Chelsea Maria Allison, 2018;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uc0\\u233{} et al., 2017; Manzini et al., 2019; M\\uc0\\u233{}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uc0\\u225{}k et al., 2019; Venugopal et al., 2016, 2020a, 2020b; Vigouroux et al., 2008; Wade et al., 2006; Wallace et al., 2015; Walowski et al., 2016, 2019; Wanless et al., 2014, 2015; Wanless &amp; Shaw, 2012; P. E. Wieser et al., 2021; Wong et al., 2023; Wysoczanski et al., 2012; Zimmer, 2009; Zimmer et al., 2010)","plainCitation":"(Chelsea M. Allison et al., 2021; Chelsea Maria Allison, 2018;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é et al., 2017; Manzini et al., 2019; Mé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ák et al., 2019; Venugopal et al., 2016, 2020a, 2020b; Vigouroux et al., 2008; Wade et al., 2006; Wallace et al., 2015; Walowski et al., 2016, 2019; Wanless et al., 2014, 2015; Wanless &amp; Shaw, 2012; P. E. Wieser et al., 2021; Wong et al., 2023; Wysoczanski et al., 2012; Zimmer, 2009; Zimmer et al., 2010)","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lang w:val="fr-CH"/>
        </w:rPr>
        <w:instrText>∼</w:instrText>
      </w:r>
      <w:r>
        <w:rPr>
          <w:lang w:val="fr-CH"/>
        </w:rPr>
        <w:instrText>0.6 mg) olivine  crystals have a particularly wide range in composition (basalt to andesite; 0.52–1.22 wt%  K2O) and a wide range in volatile saturation pressures (</w:instrText>
      </w:r>
      <w:r>
        <w:rPr>
          <w:rFonts w:ascii="Cambria Math" w:hAnsi="Cambria Math" w:cs="Cambria Math"/>
          <w:lang w:val="fr-CH"/>
        </w:rPr>
        <w:instrText>∼</w:instrText>
      </w:r>
      <w:r>
        <w:rPr>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lang w:val="fr-CH"/>
        </w:rPr>
        <w:instrText>∼</w:instrText>
      </w:r>
      <w:r>
        <w:rPr>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lang w:val="fr-CH"/>
        </w:rPr>
        <w:instrText>∼</w:instrText>
      </w:r>
      <w:r>
        <w:rPr>
          <w:lang w:val="fr-CH"/>
        </w:rPr>
        <w:instrText xml:space="preserve">2000 yr BP eruption of Xitle volcano in the central Trans-Mexican Volcanic Belt. The Xitle eruption was dominantly effusive, with fluid lava flows accounting for </w:instrText>
      </w:r>
      <w:r>
        <w:rPr>
          <w:rFonts w:ascii="Cambria Math" w:hAnsi="Cambria Math" w:cs="Cambria Math"/>
          <w:lang w:val="fr-CH"/>
        </w:rPr>
        <w:instrText>∼</w:instrText>
      </w:r>
      <w:r>
        <w:rPr>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lang w:val="fr-CH"/>
        </w:rPr>
        <w:instrText>∼</w:instrText>
      </w:r>
      <w:r>
        <w:rPr>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lang w:val="fr-CH"/>
        </w:rPr>
        <w:instrText>∼</w:instrText>
      </w:r>
      <w:r>
        <w:rPr>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lang w:val="fr-CH"/>
        </w:rPr>
        <w:instrText>∼</w:instrText>
      </w:r>
      <w:r>
        <w:rPr>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lang w:val="fr-CH"/>
        </w:rPr>
        <w:instrText>∼</w:instrText>
      </w:r>
      <w:r>
        <w:rPr>
          <w:lang w:val="fr-CH"/>
        </w:rP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lang w:val="fr-CH"/>
        </w:rPr>
        <w:instrText>∼</w:instrText>
      </w:r>
      <w:r>
        <w:rPr>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lang w:val="fr-CH"/>
        </w:rPr>
        <w:instrText>∼</w:instrText>
      </w:r>
      <w:r>
        <w:rPr>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lang w:val="fr-CH"/>
        </w:rPr>
        <w:instrText>∼</w:instrText>
      </w:r>
      <w:r>
        <w:rPr>
          <w:lang w:val="fr-CH"/>
        </w:rPr>
        <w:instrText>39%) and intrusives (</w:instrText>
      </w:r>
      <w:r>
        <w:rPr>
          <w:rFonts w:ascii="Cambria Math" w:hAnsi="Cambria Math" w:cs="Cambria Math"/>
          <w:lang w:val="fr-CH"/>
        </w:rPr>
        <w:instrText>∼</w:instrText>
      </w:r>
      <w:r>
        <w:rPr>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lang w:val="fr-CH"/>
        </w:rPr>
        <w:instrText>∼</w:instrText>
      </w:r>
      <w:r>
        <w:rPr>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lang w:val="fr-CH"/>
        </w:rPr>
        <w:instrText>∼</w:instrText>
      </w:r>
      <w:r>
        <w:rPr>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lang w:val="fr-CH"/>
        </w:rPr>
        <w:instrText>∼</w:instrText>
      </w:r>
      <w:r>
        <w:rPr>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lang w:val="fr-CH"/>
        </w:rPr>
        <w:instrText>∼</w:instrText>
      </w:r>
      <w:r>
        <w:rPr>
          <w:lang w:val="fr-CH"/>
        </w:rP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lang w:val="fr-CH"/>
        </w:rPr>
        <w:instrText>∼</w:instrText>
      </w:r>
      <w:r>
        <w:rPr>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lang w:val="fr-CH"/>
        </w:rPr>
        <w:instrText>∼</w:instrText>
      </w:r>
      <w:r>
        <w:rPr>
          <w:lang w:val="fr-CH"/>
        </w:rPr>
        <w:instrText xml:space="preserve">50 km behind the volcanic front can be explained by mantle hydration related to a shallower slab geometry that existed at </w:instrText>
      </w:r>
      <w:r>
        <w:rPr>
          <w:rFonts w:ascii="Cambria Math" w:hAnsi="Cambria Math" w:cs="Cambria Math"/>
          <w:lang w:val="fr-CH"/>
        </w:rPr>
        <w:instrText>∼</w:instrText>
      </w:r>
      <w:r>
        <w:rPr>
          <w:lang w:val="fr-CH"/>
        </w:rPr>
        <w:instrText xml:space="preserve">3 Ma. Rollback of the slab over the last </w:instrText>
      </w:r>
      <w:r>
        <w:rPr>
          <w:rFonts w:ascii="Cambria Math" w:hAnsi="Cambria Math" w:cs="Cambria Math"/>
          <w:lang w:val="fr-CH"/>
        </w:rPr>
        <w:instrText>∼</w:instrText>
      </w:r>
      <w:r>
        <w:rPr>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lang w:val="fr-CH"/>
        </w:rPr>
        <w:instrText>∼</w:instrText>
      </w:r>
      <w:r>
        <w:rPr>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lang w:val="fr-CH"/>
        </w:rPr>
        <w:instrText>∼</w:instrText>
      </w:r>
      <w:r>
        <w:rPr>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lang w:val="fr-CH"/>
        </w:rPr>
        <w:instrText>∼</w:instrText>
      </w:r>
      <w:r>
        <w:rPr>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lang w:val="fr-CH"/>
        </w:rPr>
        <w:instrText>∼</w:instrText>
      </w:r>
      <w:r>
        <w:rPr>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lang w:val="fr-CH"/>
        </w:rPr>
        <w:instrText>∼</w:instrText>
      </w:r>
      <w:r>
        <w:rPr>
          <w:lang w:val="fr-CH"/>
        </w:rPr>
        <w:instrText xml:space="preserve">4km) and </w:instrText>
      </w:r>
      <w:r>
        <w:rPr>
          <w:rFonts w:ascii="Cambria Math" w:hAnsi="Cambria Math" w:cs="Cambria Math"/>
          <w:lang w:val="fr-CH"/>
        </w:rPr>
        <w:instrText>∼</w:instrText>
      </w:r>
      <w:r>
        <w:rPr>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lang w:val="fr-CH"/>
        </w:rPr>
        <w:instrText>∼</w:instrText>
      </w:r>
      <w:r>
        <w:rPr>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lang w:val="fr-CH"/>
        </w:rPr>
        <w:instrText>∼</w:instrText>
      </w:r>
      <w:r>
        <w:rPr>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lang w:val="fr-CH"/>
        </w:rPr>
        <w:instrText>∼</w:instrText>
      </w:r>
      <w:r>
        <w:rPr>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lang w:val="fr-CH"/>
        </w:rPr>
        <w:instrText>∼</w:instrText>
      </w:r>
      <w:r>
        <w:rPr>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lang w:val="fr-CH"/>
        </w:rPr>
        <w:instrText>∼</w:instrText>
      </w:r>
      <w:r>
        <w:rPr>
          <w:lang w:val="fr-CH"/>
        </w:rPr>
        <w:instrText xml:space="preserve">1 Mt; 2006 = </w:instrText>
      </w:r>
      <w:r>
        <w:rPr>
          <w:rFonts w:ascii="Cambria Math" w:hAnsi="Cambria Math" w:cs="Cambria Math"/>
          <w:lang w:val="fr-CH"/>
        </w:rPr>
        <w:instrText>∼</w:instrText>
      </w:r>
      <w:r>
        <w:rPr>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lang w:val="fr-CH"/>
        </w:rPr>
        <w:instrText>∼</w:instrText>
      </w:r>
      <w:r>
        <w:rPr>
          <w:lang w:val="fr-CH"/>
        </w:rPr>
        <w:instrText xml:space="preserve">1,500 ppm), they have low H2O concentration (max 1.5 wt.%, compared to </w:instrText>
      </w:r>
      <w:r>
        <w:rPr>
          <w:rFonts w:ascii="Cambria Math" w:hAnsi="Cambria Math" w:cs="Cambria Math"/>
          <w:lang w:val="fr-CH"/>
        </w:rPr>
        <w:instrText>∼</w:instrText>
      </w:r>
      <w:r>
        <w:rPr>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lang w:val="fr-CH"/>
        </w:rPr>
        <w:instrText>∼</w:instrText>
      </w:r>
      <w:r>
        <w:rPr>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lang w:val="fr-CH"/>
        </w:rPr>
        <w:instrText>∼</w:instrText>
      </w:r>
      <w:r>
        <w:rPr>
          <w:lang w:val="fr-CH"/>
        </w:rPr>
        <w:instrText xml:space="preserve">25 years of effusive carbonatite eruption. The melt inclusions and matrix glasses span a wide range of silica-undersaturated compositions, from </w:instrText>
      </w:r>
      <w:r>
        <w:rPr>
          <w:rFonts w:ascii="Cambria Math" w:hAnsi="Cambria Math" w:cs="Cambria Math"/>
          <w:lang w:val="fr-CH"/>
        </w:rPr>
        <w:instrText>∼</w:instrText>
      </w:r>
      <w:r>
        <w:rPr>
          <w:lang w:val="fr-CH"/>
        </w:rPr>
        <w:instrText>46wt% SiO2 and (Na+K)/Al</w:instrText>
      </w:r>
      <w:r>
        <w:rPr>
          <w:rFonts w:ascii="Cambria Math" w:hAnsi="Cambria Math" w:cs="Cambria Math"/>
          <w:lang w:val="fr-CH"/>
        </w:rPr>
        <w:instrText>∼</w:instrText>
      </w:r>
      <w:r>
        <w:rPr>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lang w:val="fr-CH"/>
        </w:rPr>
        <w:instrText>∼</w:instrText>
      </w:r>
      <w:r>
        <w:rPr>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lang w:val="fr-CH"/>
        </w:rPr>
        <w:instrText>∼</w:instrText>
      </w:r>
      <w:r>
        <w:rPr>
          <w:lang w:val="fr-CH"/>
        </w:rPr>
        <w:instrText xml:space="preserve">4.0 wt% H2O and </w:instrText>
      </w:r>
      <w:r>
        <w:rPr>
          <w:rFonts w:ascii="Cambria Math" w:hAnsi="Cambria Math" w:cs="Cambria Math"/>
          <w:lang w:val="fr-CH"/>
        </w:rPr>
        <w:instrText>∼</w:instrText>
      </w:r>
      <w:r>
        <w:rPr>
          <w:lang w:val="fr-CH"/>
        </w:rPr>
        <w:instrText>1,800 ppm S) basaltic andesite containing olivine phenocrysts and a degassed (</w:instrText>
      </w:r>
      <w:r>
        <w:rPr>
          <w:rFonts w:ascii="Cambria Math" w:hAnsi="Cambria Math" w:cs="Cambria Math"/>
          <w:lang w:val="fr-CH"/>
        </w:rPr>
        <w:instrText>∼</w:instrText>
      </w:r>
      <w:r>
        <w:rPr>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lang w:val="fr-CH"/>
        </w:rPr>
        <w:instrText>∼</w:instrText>
      </w:r>
      <w:r>
        <w:rPr>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lang w:val="fr-CH"/>
        </w:rPr>
        <w:instrText>∼</w:instrText>
      </w:r>
      <w:r>
        <w:rPr>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lang w:val="fr-CH"/>
        </w:rPr>
        <w:instrText>∼</w:instrText>
      </w:r>
      <w:r>
        <w:rPr>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lang w:val="fr-CH"/>
        </w:rPr>
        <w:instrText>∼</w:instrText>
      </w:r>
      <w:r>
        <w:rPr>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lang w:val="fr-CH"/>
        </w:rPr>
        <w:instrText>∼</w:instrText>
      </w:r>
      <w:r>
        <w:rPr>
          <w:lang w:val="fr-CH"/>
        </w:rPr>
        <w:instrText xml:space="preserve">10 km; the only exceptions are basaltic melts from a single interplinian eruption, which were volatile-undersaturated up to K2O contents of </w:instrText>
      </w:r>
      <w:r>
        <w:rPr>
          <w:rFonts w:ascii="Cambria Math" w:hAnsi="Cambria Math" w:cs="Cambria Math"/>
          <w:lang w:val="fr-CH"/>
        </w:rPr>
        <w:instrText>∼</w:instrText>
      </w:r>
      <w:r>
        <w:rPr>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lang w:val="fr-CH"/>
        </w:rPr>
        <w:instrText>∼</w:instrText>
      </w:r>
      <w:r>
        <w:rPr>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lang w:val="fr-CH"/>
        </w:rPr>
        <w:instrText>∼</w:instrText>
      </w:r>
      <w:r>
        <w:rPr>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lang w:val="fr-CH"/>
        </w:rPr>
        <w:instrText>∼</w:instrText>
      </w:r>
      <w:r>
        <w:rPr>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lang w:val="fr-CH"/>
        </w:rPr>
        <w:instrText>∼</w:instrText>
      </w:r>
      <w:r>
        <w:rPr>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lang w:val="fr-CH"/>
        </w:rPr>
        <w:instrText>∼</w:instrText>
      </w:r>
      <w:r>
        <w:rPr>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lang w:val="fr-CH"/>
        </w:rPr>
        <w:instrText>∼</w:instrText>
      </w:r>
      <w:r>
        <w:rPr>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lang w:val="fr-CH"/>
        </w:rPr>
        <w:instrText>∼</w:instrText>
      </w:r>
      <w:r>
        <w:rPr>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lang w:val="fr-CH"/>
        </w:rPr>
        <w:instrText>∼</w:instrText>
      </w:r>
      <w:r>
        <w:rPr>
          <w:lang w:val="fr-CH"/>
        </w:rPr>
        <w:instrText>2-km depth), while many high-Fo olivines (&gt;Fo81.5; far from equilibrium with their carrier melts) crystallized within the South Caldera reservoir (</w:instrText>
      </w:r>
      <w:r>
        <w:rPr>
          <w:rFonts w:ascii="Cambria Math" w:hAnsi="Cambria Math" w:cs="Cambria Math"/>
          <w:lang w:val="fr-CH"/>
        </w:rPr>
        <w:instrText>∼</w:instrText>
      </w:r>
      <w:r>
        <w:rPr>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lang w:val="fr-CH"/>
        </w:rPr>
        <w:instrText>∼</w:instrText>
      </w:r>
      <w:r>
        <w:rPr>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lang w:val="fr-CH"/>
        </w:rPr>
        <w:instrText>∼</w:instrText>
      </w:r>
      <w:r>
        <w:rPr>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E07AB">
        <w:t>(Chelsea M. Allison et al., 2021; Chelsea Maria Allison, 2018;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é et al., 2017; Manzini et al., 2019; Mé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ák et al., 2019; Venugopal et al., 2016, 2020a, 2020b; Vigouroux et al., 2008; Wade et al., 2006; Wallace et al., 2015; Walowski et al., 2016, 2019; Wanless et al., 2014, 2015; Wanless &amp; Shaw, 2012; P. E. Wieser et al., 2021; Wong et al., 2023; Wysoczanski et al., 2012; Zimmer, 2009; Zimmer et al., 2010)</w:t>
      </w:r>
      <w:r w:rsidRPr="00F34FDD">
        <w:fldChar w:fldCharType="end"/>
      </w:r>
      <w:r w:rsidRPr="00217AC2">
        <w:rPr>
          <w:lang w:val="fr-CH"/>
        </w:rPr>
        <w:t xml:space="preserve">. </w:t>
      </w:r>
    </w:p>
    <w:bookmarkEnd w:id="1"/>
    <w:p w14:paraId="7B1817F8" w14:textId="5B103B54" w:rsidR="006E07AB" w:rsidRDefault="006E07AB" w:rsidP="006E07AB">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Ghiorso &amp; Gualda, 2015)","plainCitation":"(Ghiorso &amp;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217AC2">
        <w:t>(Ghiorso &amp; Gualda, 2015)</w:t>
      </w:r>
      <w:r w:rsidRPr="00F34FDD">
        <w:fldChar w:fldCharType="end"/>
      </w:r>
      <w:r w:rsidRPr="00F34FDD">
        <w:t xml:space="preserve"> implemented in VESIcal </w:t>
      </w:r>
      <w:r w:rsidRPr="00F34FDD">
        <w:fldChar w:fldCharType="begin"/>
      </w:r>
      <w:r>
        <w:instrText xml:space="preserve"> ADDIN ZOTERO_ITEM CSL_CITATION {"citationID":"LZ61TwM0","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217AC2">
        <w:t>(Iacovino et al.,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CaO liquid-only thermometer of </w:t>
      </w:r>
      <w:r w:rsidRPr="00F34FDD">
        <w:fldChar w:fldCharType="begin"/>
      </w:r>
      <w:r>
        <w:instrText xml:space="preserve"> ADDIN ZOTERO_ITEM CSL_CITATION {"citationID":"cJqOTBdu","properties":{"formattedCitation":"(Helz &amp; Thornber, 1987)","plainCitation":"(Helz &amp; Thornber, 1987)","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E07AB">
        <w:t>(Helz &amp; Thornber, 1987)</w:t>
      </w:r>
      <w:r w:rsidRPr="00F34FDD">
        <w:fldChar w:fldCharType="end"/>
      </w:r>
      <w:r w:rsidRPr="00F34FDD">
        <w:t xml:space="preserve"> implemented in Thermobar </w:t>
      </w:r>
      <w:r w:rsidRPr="00F34FDD">
        <w:fldChar w:fldCharType="begin"/>
      </w:r>
      <w:r>
        <w:instrText xml:space="preserve"> ADDIN ZOTERO_ITEM CSL_CITATION {"citationID":"kKt7KgXA","properties":{"formattedCitation":"(P. Wieser et al., 2022)","plainCitation":"(P. 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217AC2">
        <w:t>(P. Wieser et al., 2022)</w:t>
      </w:r>
      <w:r w:rsidRPr="00F34FDD">
        <w:fldChar w:fldCharType="end"/>
      </w:r>
      <w:r w:rsidRPr="00F34FDD">
        <w:t xml:space="preserve"> as it is not pressure sensitive and from there we calculated saturation pressures using MagmaSat. After this initial step, we recalculated temperatures using those pressures with the more appropriate ol-liq equation 22 of </w:t>
      </w:r>
      <w:r w:rsidRPr="00F34FDD">
        <w:fldChar w:fldCharType="begin"/>
      </w:r>
      <w:r>
        <w:instrText xml:space="preserve"> ADDIN ZOTERO_ITEM CSL_CITATION {"citationID":"3tBRNlcm","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217AC2">
        <w:t>(Putirka, 2008)</w:t>
      </w:r>
      <w:r w:rsidRPr="00F34FDD">
        <w:fldChar w:fldCharType="end"/>
      </w:r>
      <w:r w:rsidRPr="00F34FDD">
        <w:t>, coupled to a theoretical calculation of the D</w:t>
      </w:r>
      <w:r w:rsidRPr="00F34FDD">
        <w:rPr>
          <w:vertAlign w:val="subscript"/>
        </w:rPr>
        <w:t>Mg</w:t>
      </w:r>
      <w:r w:rsidRPr="00F34FDD">
        <w:t xml:space="preserve"> from </w:t>
      </w:r>
      <w:r w:rsidRPr="00F34FDD">
        <w:fldChar w:fldCharType="begin"/>
      </w:r>
      <w:r>
        <w:instrText xml:space="preserve"> ADDIN ZOTERO_ITEM CSL_CITATION {"citationID":"mm8slcre","properties":{"formattedCitation":"(Beattie, 1993)","plainCitation":"(Beattie, 1993)","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217AC2">
        <w:t>(Beattie, 1993)</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217AC2">
        <w:t>(Putirka, 2008)</w:t>
      </w:r>
      <w:r w:rsidRPr="00F34FDD">
        <w:fldChar w:fldCharType="end"/>
      </w:r>
      <w:r w:rsidRPr="00F34FDD">
        <w:t xml:space="preserve"> can be used as a liquid-only thermometer, as we did not have access to olivine pair chemistry (this is function “T_Put2008_eq22_BeattDMg” in Thermobar </w:t>
      </w:r>
      <w:r w:rsidRPr="00F34FDD">
        <w:fldChar w:fldCharType="begin"/>
      </w:r>
      <w:r>
        <w:instrText xml:space="preserve"> ADDIN ZOTERO_ITEM CSL_CITATION {"citationID":"xCLaBI8u","properties":{"formattedCitation":"(P. Wieser et al., 2022)","plainCitation":"(P. 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217AC2">
        <w:t>(P. Wieser et al., 2022)</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P. E. Wieser, Gleeson, Matthews, DeVitre, et al., 2023)","plainCitation":"(P. E. Wieser, Gleeson, Matthews, DeVitre, et al., 2023)","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E07AB">
        <w:t>(P. E. Wieser, Gleeson, Matthews, DeVitre, et al., 2023)</w:t>
      </w:r>
      <w:r w:rsidRPr="00F34FDD">
        <w:fldChar w:fldCharType="end"/>
      </w:r>
      <w:r w:rsidRPr="00F34FDD">
        <w:t xml:space="preserve">. After this, we recalculated saturation pressures using MagmaSat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217AC2">
        <w:t>(P. E. Wieser, Kent, Till, &amp; Abers, 2023)</w:t>
      </w:r>
      <w:r w:rsidRPr="00F34FDD">
        <w:fldChar w:fldCharType="end"/>
      </w:r>
      <w:r w:rsidRPr="00F34FDD">
        <w:t xml:space="preserve">. It is a </w:t>
      </w:r>
      <w:r w:rsidRPr="00F34FDD">
        <w:lastRenderedPageBreak/>
        <w:t xml:space="preserve">known issue that MagmaSat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NaN values were returned along with the error message from VESIcal </w:t>
      </w:r>
      <w:r w:rsidRPr="00F34FDD">
        <w:fldChar w:fldCharType="begin"/>
      </w:r>
      <w:r>
        <w:instrText xml:space="preserve"> ADDIN ZOTERO_ITEM CSL_CITATION {"citationID":"GET3f3XC","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217AC2">
        <w:t>(Iacovino et al., 2021)</w:t>
      </w:r>
      <w:r w:rsidRPr="00F34FDD">
        <w:fldChar w:fldCharType="end"/>
      </w:r>
      <w:r w:rsidRPr="00F34FDD">
        <w:t xml:space="preserve">. Any MI for which MagmaSat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665C6D3E" w14:textId="77777777" w:rsidR="006E07AB" w:rsidRDefault="006E07AB" w:rsidP="006E07AB">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02D7CFF3" w14:textId="77777777" w:rsidR="006E07AB" w:rsidRPr="00F34FDD" w:rsidRDefault="006E07AB" w:rsidP="006E07AB">
      <w:pPr>
        <w:pStyle w:val="SMText"/>
        <w:ind w:firstLine="0"/>
      </w:pPr>
      <w:r w:rsidRPr="00F34FDD">
        <w:rPr>
          <w:noProof/>
        </w:rPr>
        <w:lastRenderedPageBreak/>
        <w:drawing>
          <wp:inline distT="0" distB="0" distL="0" distR="0" wp14:anchorId="7F369C14" wp14:editId="6D0EAF36">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6"/>
                    <a:stretch>
                      <a:fillRect/>
                    </a:stretch>
                  </pic:blipFill>
                  <pic:spPr>
                    <a:xfrm>
                      <a:off x="0" y="0"/>
                      <a:ext cx="5902980" cy="4522885"/>
                    </a:xfrm>
                    <a:prstGeom prst="rect">
                      <a:avLst/>
                    </a:prstGeom>
                  </pic:spPr>
                </pic:pic>
              </a:graphicData>
            </a:graphic>
          </wp:inline>
        </w:drawing>
      </w:r>
    </w:p>
    <w:p w14:paraId="2C514A63" w14:textId="77777777" w:rsidR="006E07AB" w:rsidRDefault="006E07AB" w:rsidP="006E07AB">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459F78C8" w14:textId="77777777" w:rsidR="006E07AB" w:rsidRDefault="006E07AB" w:rsidP="006E07AB">
      <w:r>
        <w:br w:type="page"/>
      </w:r>
    </w:p>
    <w:p w14:paraId="11E95FB5" w14:textId="77777777" w:rsidR="006E07AB" w:rsidRPr="00F34FDD" w:rsidRDefault="006E07AB" w:rsidP="006E07AB">
      <w:pPr>
        <w:pStyle w:val="SMText"/>
        <w:ind w:firstLine="0"/>
      </w:pPr>
      <w:r w:rsidRPr="00F34FDD">
        <w:rPr>
          <w:noProof/>
        </w:rPr>
        <w:lastRenderedPageBreak/>
        <w:drawing>
          <wp:inline distT="0" distB="0" distL="0" distR="0" wp14:anchorId="6764A5DF" wp14:editId="1B3C5493">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17"/>
                    <a:stretch>
                      <a:fillRect/>
                    </a:stretch>
                  </pic:blipFill>
                  <pic:spPr>
                    <a:xfrm>
                      <a:off x="0" y="0"/>
                      <a:ext cx="3110964" cy="6815091"/>
                    </a:xfrm>
                    <a:prstGeom prst="rect">
                      <a:avLst/>
                    </a:prstGeom>
                  </pic:spPr>
                </pic:pic>
              </a:graphicData>
            </a:graphic>
          </wp:inline>
        </w:drawing>
      </w:r>
    </w:p>
    <w:p w14:paraId="41096E6F" w14:textId="77777777" w:rsidR="006E07AB" w:rsidRDefault="006E07AB" w:rsidP="006E07AB">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21DE5D56" w14:textId="77777777" w:rsidR="006E07AB" w:rsidRPr="00F34FDD" w:rsidRDefault="006E07AB" w:rsidP="006E07AB">
      <w:pPr>
        <w:pStyle w:val="SMText"/>
        <w:ind w:firstLine="0"/>
      </w:pPr>
      <w:r w:rsidRPr="00F34FDD">
        <w:rPr>
          <w:noProof/>
        </w:rPr>
        <w:lastRenderedPageBreak/>
        <w:drawing>
          <wp:inline distT="0" distB="0" distL="0" distR="0" wp14:anchorId="748548D7" wp14:editId="38485E36">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18"/>
                    <a:stretch>
                      <a:fillRect/>
                    </a:stretch>
                  </pic:blipFill>
                  <pic:spPr>
                    <a:xfrm>
                      <a:off x="0" y="0"/>
                      <a:ext cx="5486400" cy="4577715"/>
                    </a:xfrm>
                    <a:prstGeom prst="rect">
                      <a:avLst/>
                    </a:prstGeom>
                  </pic:spPr>
                </pic:pic>
              </a:graphicData>
            </a:graphic>
          </wp:inline>
        </w:drawing>
      </w:r>
    </w:p>
    <w:p w14:paraId="6AAF6AE1" w14:textId="77777777" w:rsidR="006E07AB" w:rsidRDefault="006E07AB" w:rsidP="006E07AB">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66A4343E" w14:textId="77777777" w:rsidR="006E07AB" w:rsidRDefault="006E07AB" w:rsidP="006E07AB">
      <w:r>
        <w:br w:type="page"/>
      </w:r>
    </w:p>
    <w:p w14:paraId="44752E0D" w14:textId="77777777" w:rsidR="006E07AB" w:rsidRPr="00F34FDD" w:rsidRDefault="006E07AB" w:rsidP="006E07AB">
      <w:pPr>
        <w:pStyle w:val="SMText"/>
        <w:ind w:firstLine="0"/>
      </w:pPr>
      <w:r w:rsidRPr="00F34FDD">
        <w:rPr>
          <w:noProof/>
        </w:rPr>
        <w:lastRenderedPageBreak/>
        <w:drawing>
          <wp:inline distT="0" distB="0" distL="0" distR="0" wp14:anchorId="4B530C11" wp14:editId="4C02C8D5">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19"/>
                    <a:stretch>
                      <a:fillRect/>
                    </a:stretch>
                  </pic:blipFill>
                  <pic:spPr>
                    <a:xfrm>
                      <a:off x="0" y="0"/>
                      <a:ext cx="5486400" cy="4577715"/>
                    </a:xfrm>
                    <a:prstGeom prst="rect">
                      <a:avLst/>
                    </a:prstGeom>
                  </pic:spPr>
                </pic:pic>
              </a:graphicData>
            </a:graphic>
          </wp:inline>
        </w:drawing>
      </w:r>
    </w:p>
    <w:p w14:paraId="5E748868" w14:textId="77777777" w:rsidR="006E07AB" w:rsidRDefault="006E07AB" w:rsidP="006E07AB">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37A1D5E6" w14:textId="77777777" w:rsidR="006E07AB" w:rsidRDefault="006E07AB" w:rsidP="006E07AB">
      <w:r>
        <w:br w:type="page"/>
      </w:r>
    </w:p>
    <w:p w14:paraId="5697A368" w14:textId="77777777" w:rsidR="006E07AB" w:rsidRPr="00F34FDD" w:rsidRDefault="006E07AB" w:rsidP="006E07AB">
      <w:pPr>
        <w:pStyle w:val="SMText"/>
        <w:ind w:firstLine="0"/>
      </w:pPr>
      <w:r w:rsidRPr="00F34FDD">
        <w:rPr>
          <w:noProof/>
        </w:rPr>
        <w:lastRenderedPageBreak/>
        <w:drawing>
          <wp:inline distT="0" distB="0" distL="0" distR="0" wp14:anchorId="21DF795C" wp14:editId="153F7A11">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1264B83B" w14:textId="77777777" w:rsidR="006E07AB" w:rsidRDefault="006E07AB" w:rsidP="006E07AB">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3CFC750B" w14:textId="77777777" w:rsidR="006E07AB" w:rsidRDefault="006E07AB" w:rsidP="006E07AB">
      <w:r>
        <w:br w:type="page"/>
      </w:r>
    </w:p>
    <w:p w14:paraId="3C22F705" w14:textId="77777777" w:rsidR="006E07AB" w:rsidRPr="00F34FDD" w:rsidRDefault="006E07AB" w:rsidP="006E07AB">
      <w:pPr>
        <w:pStyle w:val="SMText"/>
        <w:ind w:firstLine="0"/>
      </w:pPr>
      <w:r w:rsidRPr="00F34FDD">
        <w:rPr>
          <w:noProof/>
        </w:rPr>
        <w:lastRenderedPageBreak/>
        <w:drawing>
          <wp:inline distT="0" distB="0" distL="0" distR="0" wp14:anchorId="3F3AA821" wp14:editId="4850DE8B">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246B545C" w14:textId="77777777" w:rsidR="006E07AB" w:rsidRDefault="006E07AB" w:rsidP="006E07AB">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JdFR – Juan de Fuca Ridge, GSC – Galápagos Spreading Center, EPR – East Pacific Rise. </w:t>
      </w:r>
    </w:p>
    <w:p w14:paraId="44900338" w14:textId="77777777" w:rsidR="006E07AB" w:rsidRDefault="006E07AB" w:rsidP="006E07AB">
      <w:r>
        <w:br w:type="page"/>
      </w:r>
    </w:p>
    <w:p w14:paraId="63D86537" w14:textId="77777777" w:rsidR="006E07AB" w:rsidRPr="00F34FDD" w:rsidRDefault="006E07AB" w:rsidP="006E07AB">
      <w:pPr>
        <w:pStyle w:val="SMText"/>
        <w:ind w:firstLine="0"/>
      </w:pPr>
      <w:r w:rsidRPr="00F34FDD">
        <w:rPr>
          <w:noProof/>
        </w:rPr>
        <w:lastRenderedPageBreak/>
        <w:drawing>
          <wp:inline distT="0" distB="0" distL="0" distR="0" wp14:anchorId="61764B31" wp14:editId="122F88B2">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7FAFE211" w14:textId="77777777" w:rsidR="006E07AB" w:rsidRDefault="006E07AB" w:rsidP="006E07AB">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Gakkel Ridge. </w:t>
      </w:r>
    </w:p>
    <w:p w14:paraId="1980A661" w14:textId="77777777" w:rsidR="006E07AB" w:rsidRDefault="006E07AB" w:rsidP="006E07AB">
      <w:pPr>
        <w:rPr>
          <w:lang w:val="en-GB"/>
        </w:rPr>
      </w:pPr>
      <w:r>
        <w:rPr>
          <w:lang w:val="en-GB"/>
        </w:rPr>
        <w:br w:type="page"/>
      </w:r>
    </w:p>
    <w:p w14:paraId="777BA8FB" w14:textId="77777777" w:rsidR="006E07AB" w:rsidRPr="00F34FDD" w:rsidRDefault="006E07AB" w:rsidP="006E07AB">
      <w:pPr>
        <w:pStyle w:val="SMText"/>
        <w:ind w:firstLine="0"/>
      </w:pPr>
      <w:r w:rsidRPr="00F34FDD">
        <w:rPr>
          <w:noProof/>
        </w:rPr>
        <w:lastRenderedPageBreak/>
        <w:drawing>
          <wp:inline distT="0" distB="0" distL="0" distR="0" wp14:anchorId="449BCBBD" wp14:editId="27E3D88B">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5E0EABE7" w14:textId="77777777" w:rsidR="006E07AB" w:rsidRDefault="006E07AB" w:rsidP="006E07AB">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73E5AD88" w14:textId="77777777" w:rsidR="006E07AB" w:rsidRDefault="006E07AB" w:rsidP="006E07AB">
      <w:r>
        <w:br w:type="page"/>
      </w:r>
    </w:p>
    <w:p w14:paraId="4D3F3AD5" w14:textId="77777777" w:rsidR="006E07AB" w:rsidRPr="00F34FDD" w:rsidRDefault="006E07AB" w:rsidP="006E07AB">
      <w:pPr>
        <w:pStyle w:val="SMText"/>
        <w:ind w:firstLine="0"/>
      </w:pPr>
      <w:r w:rsidRPr="00F34FDD">
        <w:rPr>
          <w:noProof/>
        </w:rPr>
        <w:lastRenderedPageBreak/>
        <w:drawing>
          <wp:inline distT="0" distB="0" distL="0" distR="0" wp14:anchorId="6AF71FE4" wp14:editId="258F4E0A">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0DC0E41C" w14:textId="77777777" w:rsidR="006E07AB" w:rsidRDefault="006E07AB" w:rsidP="006E07AB">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3BFBBAC6" w14:textId="77777777" w:rsidR="006E07AB" w:rsidRDefault="006E07AB" w:rsidP="006E07AB">
      <w:r>
        <w:br w:type="page"/>
      </w:r>
    </w:p>
    <w:p w14:paraId="43390509" w14:textId="77777777" w:rsidR="006E07AB" w:rsidRPr="00F34FDD" w:rsidRDefault="006E07AB" w:rsidP="006E07AB">
      <w:pPr>
        <w:pStyle w:val="SMText"/>
        <w:ind w:firstLine="0"/>
      </w:pPr>
      <w:r w:rsidRPr="00F34FDD">
        <w:rPr>
          <w:noProof/>
        </w:rPr>
        <w:lastRenderedPageBreak/>
        <w:drawing>
          <wp:inline distT="0" distB="0" distL="0" distR="0" wp14:anchorId="05B191CE" wp14:editId="083339D8">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7D831291" w14:textId="77777777" w:rsidR="006E07AB" w:rsidRDefault="006E07AB" w:rsidP="006E07AB">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286C3EE3" w14:textId="77777777" w:rsidR="006E07AB" w:rsidRDefault="006E07AB" w:rsidP="006E07AB">
      <w:r>
        <w:br w:type="page"/>
      </w:r>
    </w:p>
    <w:p w14:paraId="5BB547D4" w14:textId="77777777" w:rsidR="006E07AB" w:rsidRPr="00F34FDD" w:rsidRDefault="006E07AB" w:rsidP="006E07AB">
      <w:pPr>
        <w:pStyle w:val="SMText"/>
        <w:ind w:firstLine="0"/>
      </w:pPr>
      <w:r w:rsidRPr="00F34FDD">
        <w:rPr>
          <w:noProof/>
        </w:rPr>
        <w:lastRenderedPageBreak/>
        <w:drawing>
          <wp:inline distT="0" distB="0" distL="0" distR="0" wp14:anchorId="303EDB2D" wp14:editId="766B20AA">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6"/>
                    <a:stretch>
                      <a:fillRect/>
                    </a:stretch>
                  </pic:blipFill>
                  <pic:spPr>
                    <a:xfrm>
                      <a:off x="0" y="0"/>
                      <a:ext cx="5486400" cy="2299335"/>
                    </a:xfrm>
                    <a:prstGeom prst="rect">
                      <a:avLst/>
                    </a:prstGeom>
                  </pic:spPr>
                </pic:pic>
              </a:graphicData>
            </a:graphic>
          </wp:inline>
        </w:drawing>
      </w:r>
    </w:p>
    <w:p w14:paraId="54918727" w14:textId="77777777" w:rsidR="006E07AB" w:rsidRPr="00F34FDD" w:rsidRDefault="006E07AB" w:rsidP="006E07AB">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6DFAB5A9" w14:textId="77777777" w:rsidR="006E07AB" w:rsidRPr="00F34FDD" w:rsidRDefault="006E07AB" w:rsidP="006E07AB">
      <w:pPr>
        <w:pStyle w:val="SMText"/>
      </w:pPr>
    </w:p>
    <w:p w14:paraId="46181413" w14:textId="77777777" w:rsidR="006E07AB" w:rsidRPr="00F34FDD" w:rsidRDefault="006E07AB" w:rsidP="006E07AB">
      <w:pPr>
        <w:pStyle w:val="SMText"/>
      </w:pPr>
    </w:p>
    <w:p w14:paraId="24C6E429" w14:textId="77777777" w:rsidR="006E07AB" w:rsidRPr="00F34FDD" w:rsidRDefault="006E07AB" w:rsidP="006E07AB">
      <w:pPr>
        <w:pStyle w:val="SMText"/>
        <w:ind w:firstLine="0"/>
      </w:pPr>
      <w:r w:rsidRPr="00F34FDD">
        <w:rPr>
          <w:noProof/>
        </w:rPr>
        <w:drawing>
          <wp:inline distT="0" distB="0" distL="0" distR="0" wp14:anchorId="06D1195D" wp14:editId="1EC6C527">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7D2BC8C4" w14:textId="77777777" w:rsidR="006E07AB" w:rsidRPr="00F34FDD" w:rsidRDefault="006E07AB" w:rsidP="006E07AB">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13C1F92C" w14:textId="77777777" w:rsidR="006E07AB" w:rsidRPr="00F34FDD" w:rsidRDefault="006E07AB" w:rsidP="006E07AB">
      <w:pPr>
        <w:pStyle w:val="SMText"/>
        <w:ind w:firstLine="0"/>
        <w:jc w:val="both"/>
      </w:pPr>
    </w:p>
    <w:p w14:paraId="1380CB1A" w14:textId="77777777" w:rsidR="006E07AB" w:rsidRPr="00F34FDD" w:rsidRDefault="006E07AB" w:rsidP="006E07AB">
      <w:pPr>
        <w:pStyle w:val="SMText"/>
        <w:ind w:firstLine="0"/>
        <w:jc w:val="both"/>
      </w:pPr>
    </w:p>
    <w:p w14:paraId="4EFC6E2D" w14:textId="77777777" w:rsidR="006E07AB" w:rsidRPr="00F34FDD" w:rsidRDefault="006E07AB" w:rsidP="006E07AB">
      <w:pPr>
        <w:pStyle w:val="SMText"/>
        <w:ind w:firstLine="0"/>
        <w:jc w:val="both"/>
      </w:pPr>
    </w:p>
    <w:p w14:paraId="451B83FF" w14:textId="77777777" w:rsidR="006E07AB" w:rsidRPr="00355362" w:rsidRDefault="006E07AB" w:rsidP="006E07AB">
      <w:pPr>
        <w:pStyle w:val="SMHeading"/>
      </w:pPr>
      <w:r>
        <w:lastRenderedPageBreak/>
        <w:t>Data S2.</w:t>
      </w:r>
      <w:r w:rsidRPr="00355362">
        <w:t xml:space="preserve"> </w:t>
      </w:r>
      <w:r>
        <w:t>(separate file)</w:t>
      </w:r>
    </w:p>
    <w:p w14:paraId="4BA3AAB3" w14:textId="77777777" w:rsidR="006E07AB" w:rsidRDefault="006E07AB" w:rsidP="006E07AB">
      <w:pPr>
        <w:pStyle w:val="SMcaption"/>
      </w:pPr>
      <w:r>
        <w:t xml:space="preserve">Fluid inclusion dataset for this study. </w:t>
      </w:r>
    </w:p>
    <w:p w14:paraId="60D85F6E" w14:textId="77777777" w:rsidR="006E07AB" w:rsidRDefault="006E07AB" w:rsidP="006E07AB">
      <w:pPr>
        <w:pStyle w:val="SMcaption"/>
      </w:pPr>
    </w:p>
    <w:p w14:paraId="67D1E6F6" w14:textId="77777777" w:rsidR="006E07AB" w:rsidRPr="00355362" w:rsidRDefault="006E07AB" w:rsidP="006E07AB">
      <w:pPr>
        <w:pStyle w:val="SMHeading"/>
      </w:pPr>
      <w:r>
        <w:t>Data S3.</w:t>
      </w:r>
      <w:r w:rsidRPr="00355362">
        <w:t xml:space="preserve"> </w:t>
      </w:r>
      <w:r>
        <w:t>(separate file)</w:t>
      </w:r>
    </w:p>
    <w:p w14:paraId="7A9649B3" w14:textId="77777777" w:rsidR="006E07AB" w:rsidRDefault="006E07AB" w:rsidP="006E07AB">
      <w:pPr>
        <w:pStyle w:val="SMcaption"/>
      </w:pPr>
      <w:r>
        <w:t>Global melt inclusion compilation (described in previous sections).</w:t>
      </w:r>
    </w:p>
    <w:p w14:paraId="72964C2A" w14:textId="77777777" w:rsidR="006E07AB" w:rsidRDefault="006E07AB" w:rsidP="006E07AB">
      <w:pPr>
        <w:pStyle w:val="SOMContent"/>
        <w:spacing w:before="0"/>
      </w:pPr>
    </w:p>
    <w:p w14:paraId="0AF4D615" w14:textId="77777777" w:rsidR="006E07AB" w:rsidRPr="00FC03DB" w:rsidRDefault="006E07AB" w:rsidP="006E07AB">
      <w:pPr>
        <w:pStyle w:val="SMcaption"/>
        <w:rPr>
          <w:b/>
          <w:bCs/>
        </w:rPr>
      </w:pPr>
      <w:r w:rsidRPr="00FC03DB">
        <w:rPr>
          <w:b/>
          <w:bCs/>
        </w:rPr>
        <w:t xml:space="preserve">Image Compilation </w:t>
      </w:r>
      <w:r>
        <w:rPr>
          <w:b/>
          <w:bCs/>
        </w:rPr>
        <w:t>S4</w:t>
      </w:r>
      <w:r w:rsidRPr="00FC03DB">
        <w:rPr>
          <w:b/>
          <w:bCs/>
        </w:rPr>
        <w:t xml:space="preserve"> (separate file)</w:t>
      </w:r>
    </w:p>
    <w:p w14:paraId="6DC5899D" w14:textId="77777777" w:rsidR="006E07AB" w:rsidRDefault="006E07AB" w:rsidP="006E07AB">
      <w:pPr>
        <w:pStyle w:val="SOMContent"/>
        <w:spacing w:before="0"/>
      </w:pPr>
    </w:p>
    <w:p w14:paraId="4E3D4FC2" w14:textId="77777777" w:rsidR="006E07AB" w:rsidRDefault="006E07AB" w:rsidP="006E07AB">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2129ABE8" w14:textId="77777777" w:rsidR="006E07AB" w:rsidRDefault="006E07AB" w:rsidP="006E07AB">
      <w:pPr>
        <w:pStyle w:val="SOMContent"/>
        <w:spacing w:before="0"/>
        <w:ind w:firstLine="6"/>
      </w:pPr>
    </w:p>
    <w:p w14:paraId="56B4A25F" w14:textId="77777777" w:rsidR="006E07AB" w:rsidRPr="00FC03DB" w:rsidRDefault="006E07AB" w:rsidP="006E07AB">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6AC5EE1A" w14:textId="77777777" w:rsidR="006E07AB" w:rsidRDefault="006E07AB" w:rsidP="006E07AB">
      <w:pPr>
        <w:pStyle w:val="SOMContent"/>
        <w:spacing w:before="0"/>
        <w:ind w:firstLine="6"/>
      </w:pPr>
    </w:p>
    <w:p w14:paraId="464C423F" w14:textId="77777777" w:rsidR="006E07AB" w:rsidRDefault="006E07AB" w:rsidP="006E07AB">
      <w:pPr>
        <w:pStyle w:val="SOMContent"/>
        <w:spacing w:before="0"/>
        <w:ind w:firstLine="6"/>
      </w:pPr>
      <w:r>
        <w:t xml:space="preserve">Compilation of tracking labels, email exchange with HVO personnel and editorial process. </w:t>
      </w:r>
    </w:p>
    <w:p w14:paraId="76964CD1" w14:textId="77777777" w:rsidR="006E07AB" w:rsidRPr="001265FA" w:rsidRDefault="006E07AB" w:rsidP="006E07AB">
      <w:pPr>
        <w:pStyle w:val="SMcaption"/>
        <w:rPr>
          <w:rFonts w:ascii="Myriad Pro" w:hAnsi="Myriad Pro"/>
          <w:b/>
          <w:i/>
          <w:sz w:val="22"/>
          <w:szCs w:val="22"/>
        </w:rPr>
      </w:pPr>
    </w:p>
    <w:p w14:paraId="7F792F84" w14:textId="09C6A520" w:rsidR="00B9440A" w:rsidRDefault="00B9440A" w:rsidP="006E07AB"/>
    <w:p w14:paraId="21582EB6" w14:textId="77777777" w:rsidR="006E07AB" w:rsidRDefault="006E07AB" w:rsidP="006E07AB"/>
    <w:p w14:paraId="5306802E" w14:textId="7C27EF2A" w:rsidR="006E07AB" w:rsidRDefault="006E07AB" w:rsidP="006E07AB">
      <w:r>
        <w:t>Supplement references</w:t>
      </w:r>
    </w:p>
    <w:p w14:paraId="1E7FF336" w14:textId="77777777" w:rsidR="006E07AB" w:rsidRDefault="006E07AB" w:rsidP="006E07AB"/>
    <w:p w14:paraId="1CE7D1C1" w14:textId="77777777" w:rsidR="006E07AB" w:rsidRPr="006E07AB" w:rsidRDefault="006E07AB" w:rsidP="006E07AB">
      <w:pPr>
        <w:pStyle w:val="Bibliography"/>
      </w:pPr>
      <w:r>
        <w:fldChar w:fldCharType="begin"/>
      </w:r>
      <w:r>
        <w:instrText xml:space="preserve"> ADDIN ZOTERO_BIBL {"uncited":[],"omitted":[],"custom":[]} CSL_BIBLIOGRAPHY </w:instrText>
      </w:r>
      <w:r>
        <w:fldChar w:fldCharType="separate"/>
      </w:r>
      <w:r w:rsidRPr="006E07AB">
        <w:t xml:space="preserve">Allison, Chelsea M., Roggensack, K., &amp; Clarke, A. B. (2021). Highly explosive basaltic eruptions driven by CO2 exsolution. </w:t>
      </w:r>
      <w:r w:rsidRPr="006E07AB">
        <w:rPr>
          <w:i/>
          <w:iCs/>
        </w:rPr>
        <w:t>Nature Communications</w:t>
      </w:r>
      <w:r w:rsidRPr="006E07AB">
        <w:t xml:space="preserve">, </w:t>
      </w:r>
      <w:r w:rsidRPr="006E07AB">
        <w:rPr>
          <w:i/>
          <w:iCs/>
        </w:rPr>
        <w:t>12</w:t>
      </w:r>
      <w:r w:rsidRPr="006E07AB">
        <w:t>(1), 217. https://doi.org/10.1038/s41467-020-20354-2</w:t>
      </w:r>
    </w:p>
    <w:p w14:paraId="0466A8C4" w14:textId="77777777" w:rsidR="006E07AB" w:rsidRPr="006E07AB" w:rsidRDefault="006E07AB" w:rsidP="006E07AB">
      <w:pPr>
        <w:pStyle w:val="Bibliography"/>
      </w:pPr>
      <w:r w:rsidRPr="006E07AB">
        <w:t xml:space="preserve">Allison, Chelsea Maria. (2018). </w:t>
      </w:r>
      <w:r w:rsidRPr="006E07AB">
        <w:rPr>
          <w:i/>
          <w:iCs/>
        </w:rPr>
        <w:t>Highly explosive mafic volcanism: the role of volatiles</w:t>
      </w:r>
      <w:r w:rsidRPr="006E07AB">
        <w:t>. Arizona State University.</w:t>
      </w:r>
    </w:p>
    <w:p w14:paraId="71651DE6" w14:textId="77777777" w:rsidR="006E07AB" w:rsidRPr="006E07AB" w:rsidRDefault="006E07AB" w:rsidP="006E07AB">
      <w:pPr>
        <w:pStyle w:val="Bibliography"/>
      </w:pPr>
      <w:r w:rsidRPr="006E07AB">
        <w:t xml:space="preserve">Anderson, A. T., &amp; Brown, G. G. (1993). CO2 contents and formation pressures of some Kilauean melt inclusions. </w:t>
      </w:r>
      <w:r w:rsidRPr="006E07AB">
        <w:rPr>
          <w:i/>
          <w:iCs/>
        </w:rPr>
        <w:t>American Mineralogist</w:t>
      </w:r>
      <w:r w:rsidRPr="006E07AB">
        <w:t xml:space="preserve">, </w:t>
      </w:r>
      <w:r w:rsidRPr="006E07AB">
        <w:rPr>
          <w:i/>
          <w:iCs/>
        </w:rPr>
        <w:t>78</w:t>
      </w:r>
      <w:r w:rsidRPr="006E07AB">
        <w:t>(7–8), 794–803.</w:t>
      </w:r>
    </w:p>
    <w:p w14:paraId="4F38F152" w14:textId="77777777" w:rsidR="006E07AB" w:rsidRPr="006E07AB" w:rsidRDefault="006E07AB" w:rsidP="006E07AB">
      <w:pPr>
        <w:pStyle w:val="Bibliography"/>
      </w:pPr>
      <w:r w:rsidRPr="006E07AB">
        <w:t xml:space="preserve">Armstrong, J. T. (1988). Accurate quantitative analysis of oxygen and nitrogen with a W/Si multilayer crystal. </w:t>
      </w:r>
      <w:r w:rsidRPr="006E07AB">
        <w:rPr>
          <w:i/>
          <w:iCs/>
        </w:rPr>
        <w:t>Microbeam Analysis</w:t>
      </w:r>
      <w:r w:rsidRPr="006E07AB">
        <w:t>, 301–304.</w:t>
      </w:r>
    </w:p>
    <w:p w14:paraId="568EBEDD" w14:textId="77777777" w:rsidR="006E07AB" w:rsidRPr="006E07AB" w:rsidRDefault="006E07AB" w:rsidP="006E07AB">
      <w:pPr>
        <w:pStyle w:val="Bibliography"/>
      </w:pPr>
      <w:r w:rsidRPr="006E07AB">
        <w:t xml:space="preserve">Aster, E. M., Wallace, P. J., Moore, L. R., Watkins, J., Gazel, E., &amp; Bodnar, R. J. (2016). Reconstructing CO2 concentrations in basaltic melt inclusions using Raman </w:t>
      </w:r>
      <w:r w:rsidRPr="006E07AB">
        <w:lastRenderedPageBreak/>
        <w:t xml:space="preserve">analysis of vapor bubbles. </w:t>
      </w:r>
      <w:r w:rsidRPr="006E07AB">
        <w:rPr>
          <w:i/>
          <w:iCs/>
        </w:rPr>
        <w:t>Journal of Volcanology and Geothermal Research</w:t>
      </w:r>
      <w:r w:rsidRPr="006E07AB">
        <w:t xml:space="preserve">, </w:t>
      </w:r>
      <w:r w:rsidRPr="006E07AB">
        <w:rPr>
          <w:i/>
          <w:iCs/>
        </w:rPr>
        <w:t>323</w:t>
      </w:r>
      <w:r w:rsidRPr="006E07AB">
        <w:t>, 148–162. https://doi.org/10.1016/j.jvolgeores.2016.04.028</w:t>
      </w:r>
    </w:p>
    <w:p w14:paraId="3D3D0997" w14:textId="77777777" w:rsidR="006E07AB" w:rsidRPr="006E07AB" w:rsidRDefault="006E07AB" w:rsidP="006E07AB">
      <w:pPr>
        <w:pStyle w:val="Bibliography"/>
      </w:pPr>
      <w:r w:rsidRPr="006E07AB">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6E07AB">
        <w:rPr>
          <w:i/>
          <w:iCs/>
        </w:rPr>
        <w:t>Contributions to Mineralogy and Petrology</w:t>
      </w:r>
      <w:r w:rsidRPr="006E07AB">
        <w:t xml:space="preserve">, </w:t>
      </w:r>
      <w:r w:rsidRPr="006E07AB">
        <w:rPr>
          <w:i/>
          <w:iCs/>
        </w:rPr>
        <w:t>157</w:t>
      </w:r>
      <w:r w:rsidRPr="006E07AB">
        <w:t>(2), 209–230. https://doi.org/10.1007/s00410-008-0330-0</w:t>
      </w:r>
    </w:p>
    <w:p w14:paraId="69A5AF82" w14:textId="77777777" w:rsidR="006E07AB" w:rsidRPr="006E07AB" w:rsidRDefault="006E07AB" w:rsidP="006E07AB">
      <w:pPr>
        <w:pStyle w:val="Bibliography"/>
      </w:pPr>
      <w:r w:rsidRPr="006E07AB">
        <w:t xml:space="preserve">Bali, E., Hartley, M. E., Halldórsson, S. A., Gudfinnsson, G. H., &amp; Jakobsson, S. (2018). Melt inclusion constraints on volatile systematics and degassing history of the 2014–2015 Holuhraun eruption, Iceland. </w:t>
      </w:r>
      <w:r w:rsidRPr="006E07AB">
        <w:rPr>
          <w:i/>
          <w:iCs/>
        </w:rPr>
        <w:t>Contributions to Mineralogy and Petrology</w:t>
      </w:r>
      <w:r w:rsidRPr="006E07AB">
        <w:t xml:space="preserve">, </w:t>
      </w:r>
      <w:r w:rsidRPr="006E07AB">
        <w:rPr>
          <w:i/>
          <w:iCs/>
        </w:rPr>
        <w:t>173</w:t>
      </w:r>
      <w:r w:rsidRPr="006E07AB">
        <w:t>(2), 9. https://doi.org/10.1007/s00410-017-1434-1</w:t>
      </w:r>
    </w:p>
    <w:p w14:paraId="144AFD46" w14:textId="77777777" w:rsidR="006E07AB" w:rsidRPr="006E07AB" w:rsidRDefault="006E07AB" w:rsidP="006E07AB">
      <w:pPr>
        <w:pStyle w:val="Bibliography"/>
      </w:pPr>
      <w:r w:rsidRPr="006E07AB">
        <w:t xml:space="preserve">Beattie, P. (1993). Olivine-melt and orthopyroxene-melt equilibria. </w:t>
      </w:r>
      <w:r w:rsidRPr="006E07AB">
        <w:rPr>
          <w:i/>
          <w:iCs/>
        </w:rPr>
        <w:t>Contributions to Mineralogy and Petrology</w:t>
      </w:r>
      <w:r w:rsidRPr="006E07AB">
        <w:t xml:space="preserve">, </w:t>
      </w:r>
      <w:r w:rsidRPr="006E07AB">
        <w:rPr>
          <w:i/>
          <w:iCs/>
        </w:rPr>
        <w:t>115</w:t>
      </w:r>
      <w:r w:rsidRPr="006E07AB">
        <w:t>(1), 103–111. https://doi.org/10.1007/BF00712982</w:t>
      </w:r>
    </w:p>
    <w:p w14:paraId="1BE32140" w14:textId="77777777" w:rsidR="006E07AB" w:rsidRPr="006E07AB" w:rsidRDefault="006E07AB" w:rsidP="006E07AB">
      <w:pPr>
        <w:pStyle w:val="Bibliography"/>
      </w:pPr>
      <w:r w:rsidRPr="006E07AB">
        <w:t xml:space="preserve">Benjamin, E. R., Plank, T., Wade, J. A., Kelley, K. A., Hauri, E. H., &amp; Alvarado, G. E. (2007). High water contents in basaltic magmas from Irazú Volcano, Costa Rica. </w:t>
      </w:r>
      <w:r w:rsidRPr="006E07AB">
        <w:rPr>
          <w:i/>
          <w:iCs/>
        </w:rPr>
        <w:t>Journal of Volcanology and Geothermal Research</w:t>
      </w:r>
      <w:r w:rsidRPr="006E07AB">
        <w:t xml:space="preserve">, </w:t>
      </w:r>
      <w:r w:rsidRPr="006E07AB">
        <w:rPr>
          <w:i/>
          <w:iCs/>
        </w:rPr>
        <w:t>168</w:t>
      </w:r>
      <w:r w:rsidRPr="006E07AB">
        <w:t>(1), 68–92. https://doi.org/10.1016/j.jvolgeores.2007.08.008</w:t>
      </w:r>
    </w:p>
    <w:p w14:paraId="737F5E47" w14:textId="77777777" w:rsidR="006E07AB" w:rsidRPr="006E07AB" w:rsidRDefault="006E07AB" w:rsidP="006E07AB">
      <w:pPr>
        <w:pStyle w:val="Bibliography"/>
      </w:pPr>
      <w:r w:rsidRPr="006E07AB">
        <w:rPr>
          <w:lang w:val="fr-CH"/>
        </w:rPr>
        <w:t xml:space="preserve">Bennett, E. N., Jenner, F. E., Millet, M.-A., Cashman, K. V., &amp; Lissenberg, C. J. (2019). </w:t>
      </w:r>
      <w:r w:rsidRPr="006E07AB">
        <w:t xml:space="preserve">Deep roots for mid-ocean-ridge volcanoes revealed by plagioclase-hosted melt inclusions. </w:t>
      </w:r>
      <w:r w:rsidRPr="006E07AB">
        <w:rPr>
          <w:i/>
          <w:iCs/>
        </w:rPr>
        <w:t>Nature</w:t>
      </w:r>
      <w:r w:rsidRPr="006E07AB">
        <w:t xml:space="preserve">, </w:t>
      </w:r>
      <w:r w:rsidRPr="006E07AB">
        <w:rPr>
          <w:i/>
          <w:iCs/>
        </w:rPr>
        <w:t>572</w:t>
      </w:r>
      <w:r w:rsidRPr="006E07AB">
        <w:t>(7768), 235–239. https://doi.org/10.1038/s41586-019-1448-0</w:t>
      </w:r>
    </w:p>
    <w:p w14:paraId="7850B550" w14:textId="77777777" w:rsidR="006E07AB" w:rsidRPr="006E07AB" w:rsidRDefault="006E07AB" w:rsidP="006E07AB">
      <w:pPr>
        <w:pStyle w:val="Bibliography"/>
      </w:pPr>
      <w:r w:rsidRPr="006E07AB">
        <w:lastRenderedPageBreak/>
        <w:t xml:space="preserve">Berlo, K., Stix, J., Roggensack, K., &amp; Ghaleb, B. (2012). A tale of two magmas, Fuego, Guatemala. </w:t>
      </w:r>
      <w:r w:rsidRPr="006E07AB">
        <w:rPr>
          <w:i/>
          <w:iCs/>
        </w:rPr>
        <w:t>Bulletin of Volcanology</w:t>
      </w:r>
      <w:r w:rsidRPr="006E07AB">
        <w:t xml:space="preserve">, </w:t>
      </w:r>
      <w:r w:rsidRPr="006E07AB">
        <w:rPr>
          <w:i/>
          <w:iCs/>
        </w:rPr>
        <w:t>74</w:t>
      </w:r>
      <w:r w:rsidRPr="006E07AB">
        <w:t>(2), 377–390. https://doi.org/10.1007/s00445-011-0530-8</w:t>
      </w:r>
    </w:p>
    <w:p w14:paraId="4B48B114" w14:textId="77777777" w:rsidR="006E07AB" w:rsidRPr="006E07AB" w:rsidRDefault="006E07AB" w:rsidP="006E07AB">
      <w:pPr>
        <w:pStyle w:val="Bibliography"/>
      </w:pPr>
      <w:r w:rsidRPr="006E07AB">
        <w:t xml:space="preserve">Bouvet de Maisonneuve, C., Dungan, M. A., Bachmann, O., &amp; Burgisser, A. (2012). Insights into shallow magma storage and crystallization at Volcán Llaima (Andean Southern Volcanic Zone, Chile). </w:t>
      </w:r>
      <w:r w:rsidRPr="006E07AB">
        <w:rPr>
          <w:i/>
          <w:iCs/>
        </w:rPr>
        <w:t>Journal of Volcanology and Geothermal Research</w:t>
      </w:r>
      <w:r w:rsidRPr="006E07AB">
        <w:t xml:space="preserve">, </w:t>
      </w:r>
      <w:r w:rsidRPr="006E07AB">
        <w:rPr>
          <w:i/>
          <w:iCs/>
        </w:rPr>
        <w:t>211–212</w:t>
      </w:r>
      <w:r w:rsidRPr="006E07AB">
        <w:t>, 76–91. https://doi.org/10.1016/j.jvolgeores.2011.09.010</w:t>
      </w:r>
    </w:p>
    <w:p w14:paraId="3EBE1F36" w14:textId="77777777" w:rsidR="006E07AB" w:rsidRPr="006E07AB" w:rsidRDefault="006E07AB" w:rsidP="006E07AB">
      <w:pPr>
        <w:pStyle w:val="Bibliography"/>
      </w:pPr>
      <w:r w:rsidRPr="006E07AB">
        <w:t xml:space="preserve">Brounce, M. N., Kelley, K. A., &amp; Cottrell, E. (2014). Variations in Fe3+/∑Fe of Mariana Arc Basalts and Mantle Wedge fO2. </w:t>
      </w:r>
      <w:r w:rsidRPr="006E07AB">
        <w:rPr>
          <w:i/>
          <w:iCs/>
        </w:rPr>
        <w:t>Journal of Petrology</w:t>
      </w:r>
      <w:r w:rsidRPr="006E07AB">
        <w:t xml:space="preserve">, </w:t>
      </w:r>
      <w:r w:rsidRPr="006E07AB">
        <w:rPr>
          <w:i/>
          <w:iCs/>
        </w:rPr>
        <w:t>55</w:t>
      </w:r>
      <w:r w:rsidRPr="006E07AB">
        <w:t>(12), 2513–2536. https://doi.org/10.1093/petrology/egu065</w:t>
      </w:r>
    </w:p>
    <w:p w14:paraId="1EC03761" w14:textId="77777777" w:rsidR="006E07AB" w:rsidRPr="006E07AB" w:rsidRDefault="006E07AB" w:rsidP="006E07AB">
      <w:pPr>
        <w:pStyle w:val="Bibliography"/>
      </w:pPr>
      <w:r w:rsidRPr="006E07AB">
        <w:t xml:space="preserve">Cassidy, M., Edmonds, M., Watt, S. F. L., Palmer, M. R., &amp; Gernon, T. M. (2015). Origin of Basalts by Hybridization in Andesite-dominated Arcs. </w:t>
      </w:r>
      <w:r w:rsidRPr="006E07AB">
        <w:rPr>
          <w:i/>
          <w:iCs/>
        </w:rPr>
        <w:t>Journal of Petrology</w:t>
      </w:r>
      <w:r w:rsidRPr="006E07AB">
        <w:t xml:space="preserve">, </w:t>
      </w:r>
      <w:r w:rsidRPr="006E07AB">
        <w:rPr>
          <w:i/>
          <w:iCs/>
        </w:rPr>
        <w:t>56</w:t>
      </w:r>
      <w:r w:rsidRPr="006E07AB">
        <w:t>(2), 325–346. https://doi.org/10.1093/petrology/egv002</w:t>
      </w:r>
    </w:p>
    <w:p w14:paraId="4F195922" w14:textId="77777777" w:rsidR="006E07AB" w:rsidRPr="006E07AB" w:rsidRDefault="006E07AB" w:rsidP="006E07AB">
      <w:pPr>
        <w:pStyle w:val="Bibliography"/>
      </w:pPr>
      <w:r w:rsidRPr="006E07AB">
        <w:t xml:space="preserve">Cervantes, P., &amp; Wallace, P. (2003). Magma degassing and basaltic eruption styles: a case study of </w:t>
      </w:r>
      <w:r w:rsidRPr="006E07AB">
        <w:rPr>
          <w:rFonts w:ascii="Cambria Math" w:hAnsi="Cambria Math" w:cs="Cambria Math"/>
        </w:rPr>
        <w:t>∼</w:t>
      </w:r>
      <w:r w:rsidRPr="006E07AB">
        <w:t xml:space="preserve">2000 year BP Xitle volcano in central Mexico. </w:t>
      </w:r>
      <w:r w:rsidRPr="006E07AB">
        <w:rPr>
          <w:i/>
          <w:iCs/>
        </w:rPr>
        <w:t>Journal of Volcanology and Geothermal Research</w:t>
      </w:r>
      <w:r w:rsidRPr="006E07AB">
        <w:t xml:space="preserve">, </w:t>
      </w:r>
      <w:r w:rsidRPr="006E07AB">
        <w:rPr>
          <w:i/>
          <w:iCs/>
        </w:rPr>
        <w:t>120</w:t>
      </w:r>
      <w:r w:rsidRPr="006E07AB">
        <w:t>(3), 249–270. https://doi.org/10.1016/S0377-0273(02)00401-8</w:t>
      </w:r>
    </w:p>
    <w:p w14:paraId="1A7D3F7A" w14:textId="77777777" w:rsidR="006E07AB" w:rsidRPr="006E07AB" w:rsidRDefault="006E07AB" w:rsidP="006E07AB">
      <w:pPr>
        <w:pStyle w:val="Bibliography"/>
      </w:pPr>
      <w:r w:rsidRPr="006E07AB">
        <w:t xml:space="preserve">Colman, A., Sinton, J. M., &amp; Wanless, V. D. (2015). Constraints from melt inclusions on depths of magma residence at intermediate magma supply along the Galápagos Spreading Center. </w:t>
      </w:r>
      <w:r w:rsidRPr="006E07AB">
        <w:rPr>
          <w:i/>
          <w:iCs/>
        </w:rPr>
        <w:t>Earth and Planetary Science Letters</w:t>
      </w:r>
      <w:r w:rsidRPr="006E07AB">
        <w:t xml:space="preserve">, </w:t>
      </w:r>
      <w:r w:rsidRPr="006E07AB">
        <w:rPr>
          <w:i/>
          <w:iCs/>
        </w:rPr>
        <w:t>412</w:t>
      </w:r>
      <w:r w:rsidRPr="006E07AB">
        <w:t>, 122–131. https://doi.org/10.1016/j.epsl.2014.12.007</w:t>
      </w:r>
    </w:p>
    <w:p w14:paraId="51F8E1CB" w14:textId="77777777" w:rsidR="006E07AB" w:rsidRPr="006E07AB" w:rsidRDefault="006E07AB" w:rsidP="006E07AB">
      <w:pPr>
        <w:pStyle w:val="Bibliography"/>
      </w:pPr>
      <w:r w:rsidRPr="006E07AB">
        <w:lastRenderedPageBreak/>
        <w:t xml:space="preserve">Cooper, L., Plank, T., Arculus, R., Hauri, E., &amp; Kelley, K. A. (2022). Arc–Backarc Exchange Along the Tonga–Lau System: Constraints From Volatile Elements. </w:t>
      </w:r>
      <w:r w:rsidRPr="006E07AB">
        <w:rPr>
          <w:i/>
          <w:iCs/>
        </w:rPr>
        <w:t>Journal of Petrology</w:t>
      </w:r>
      <w:r w:rsidRPr="006E07AB">
        <w:t xml:space="preserve">, </w:t>
      </w:r>
      <w:r w:rsidRPr="006E07AB">
        <w:rPr>
          <w:i/>
          <w:iCs/>
        </w:rPr>
        <w:t>63</w:t>
      </w:r>
      <w:r w:rsidRPr="006E07AB">
        <w:t>(8), egac072. https://doi.org/10.1093/petrology/egac072</w:t>
      </w:r>
    </w:p>
    <w:p w14:paraId="53FB049B" w14:textId="77777777" w:rsidR="006E07AB" w:rsidRPr="006E07AB" w:rsidRDefault="006E07AB" w:rsidP="006E07AB">
      <w:pPr>
        <w:pStyle w:val="Bibliography"/>
      </w:pPr>
      <w:r w:rsidRPr="006E07AB">
        <w:t xml:space="preserve">Cooper, L. B., Plank, T., Arculus, R. J., Hauri, E. H., Hall, P. S., &amp; Parman, S. W. (2010). High-Ca boninites from the active Tonga Arc. </w:t>
      </w:r>
      <w:r w:rsidRPr="006E07AB">
        <w:rPr>
          <w:i/>
          <w:iCs/>
        </w:rPr>
        <w:t>Journal of Geophysical Research: Solid Earth</w:t>
      </w:r>
      <w:r w:rsidRPr="006E07AB">
        <w:t xml:space="preserve">, </w:t>
      </w:r>
      <w:r w:rsidRPr="006E07AB">
        <w:rPr>
          <w:i/>
          <w:iCs/>
        </w:rPr>
        <w:t>115</w:t>
      </w:r>
      <w:r w:rsidRPr="006E07AB">
        <w:t>(B10). https://doi.org/10.1029/2009JB006367</w:t>
      </w:r>
    </w:p>
    <w:p w14:paraId="5FECA2AC" w14:textId="77777777" w:rsidR="006E07AB" w:rsidRPr="006E07AB" w:rsidRDefault="006E07AB" w:rsidP="006E07AB">
      <w:pPr>
        <w:pStyle w:val="Bibliography"/>
      </w:pPr>
      <w:r w:rsidRPr="006E07AB">
        <w:rPr>
          <w:lang w:val="fr-CH"/>
        </w:rPr>
        <w:t xml:space="preserve">DeVitre, Charlotte L., Gazel, E., Ramalho, R. S., Venugopal, S., Steele-MacInnis, M., Hua, J., et al. </w:t>
      </w:r>
      <w:r w:rsidRPr="006E07AB">
        <w:t xml:space="preserve">(2023). Oceanic intraplate explosive eruptions fed directly from the mantle. </w:t>
      </w:r>
      <w:r w:rsidRPr="006E07AB">
        <w:rPr>
          <w:i/>
          <w:iCs/>
        </w:rPr>
        <w:t>Proceedings of the National Academy of Sciences</w:t>
      </w:r>
      <w:r w:rsidRPr="006E07AB">
        <w:t xml:space="preserve">, </w:t>
      </w:r>
      <w:r w:rsidRPr="006E07AB">
        <w:rPr>
          <w:i/>
          <w:iCs/>
        </w:rPr>
        <w:t>120</w:t>
      </w:r>
      <w:r w:rsidRPr="006E07AB">
        <w:t>(33), e2302093120. https://doi.org/10.1073/pnas.2302093120</w:t>
      </w:r>
    </w:p>
    <w:p w14:paraId="14297DB3" w14:textId="77777777" w:rsidR="006E07AB" w:rsidRPr="006E07AB" w:rsidRDefault="006E07AB" w:rsidP="006E07AB">
      <w:pPr>
        <w:pStyle w:val="Bibliography"/>
      </w:pPr>
      <w:r w:rsidRPr="006E07AB">
        <w:rPr>
          <w:lang w:val="fr-CH"/>
        </w:rPr>
        <w:t xml:space="preserve">DeVitre, C.L., &amp; Wieser, P. E. (2024). </w:t>
      </w:r>
      <w:r w:rsidRPr="006E07AB">
        <w:t xml:space="preserve">Reliability of Raman analyses of CO2-rich fluid inclusions as a geobarometer at Kīlauea. </w:t>
      </w:r>
      <w:r w:rsidRPr="006E07AB">
        <w:rPr>
          <w:i/>
          <w:iCs/>
        </w:rPr>
        <w:t>Geochemical Perspectives Letters</w:t>
      </w:r>
      <w:r w:rsidRPr="006E07AB">
        <w:t xml:space="preserve">, </w:t>
      </w:r>
      <w:r w:rsidRPr="006E07AB">
        <w:rPr>
          <w:i/>
          <w:iCs/>
        </w:rPr>
        <w:t>29</w:t>
      </w:r>
      <w:r w:rsidRPr="006E07AB">
        <w:t>, 1–8. https://doi.org/10.7185/geochemlet.2404</w:t>
      </w:r>
    </w:p>
    <w:p w14:paraId="16C7EE02" w14:textId="77777777" w:rsidR="006E07AB" w:rsidRPr="006E07AB" w:rsidRDefault="006E07AB" w:rsidP="006E07AB">
      <w:pPr>
        <w:pStyle w:val="Bibliography"/>
      </w:pPr>
      <w:r w:rsidRPr="006E07AB">
        <w:t xml:space="preserve">Donovan, A., Blundy, J., Oppenheimer, C., &amp; Buisman, I. (2017). The 2011 eruption of Nabro volcano, Eritrea: perspectives on magmatic processes from melt inclusions. </w:t>
      </w:r>
      <w:r w:rsidRPr="006E07AB">
        <w:rPr>
          <w:i/>
          <w:iCs/>
        </w:rPr>
        <w:t>Contributions to Mineralogy and Petrology</w:t>
      </w:r>
      <w:r w:rsidRPr="006E07AB">
        <w:t xml:space="preserve">, </w:t>
      </w:r>
      <w:r w:rsidRPr="006E07AB">
        <w:rPr>
          <w:i/>
          <w:iCs/>
        </w:rPr>
        <w:t>173</w:t>
      </w:r>
      <w:r w:rsidRPr="006E07AB">
        <w:t>(1), 1. https://doi.org/10.1007/s00410-017-1425-2</w:t>
      </w:r>
    </w:p>
    <w:p w14:paraId="0F027C20" w14:textId="77777777" w:rsidR="006E07AB" w:rsidRPr="006E07AB" w:rsidRDefault="006E07AB" w:rsidP="006E07AB">
      <w:pPr>
        <w:pStyle w:val="Bibliography"/>
      </w:pPr>
      <w:r w:rsidRPr="006E07AB">
        <w:t xml:space="preserve">Druitt, T. H., Mercier, M., Florentin, L., Deloule, E., Cluzel, N., Flaherty, T., et al. (2016). Magma Storage and Extraction Associated with Plinian and Interplinian Activity at Santorini Caldera (Greece). </w:t>
      </w:r>
      <w:r w:rsidRPr="006E07AB">
        <w:rPr>
          <w:i/>
          <w:iCs/>
        </w:rPr>
        <w:t>Journal of Petrology</w:t>
      </w:r>
      <w:r w:rsidRPr="006E07AB">
        <w:t xml:space="preserve">, </w:t>
      </w:r>
      <w:r w:rsidRPr="006E07AB">
        <w:rPr>
          <w:i/>
          <w:iCs/>
        </w:rPr>
        <w:t>57</w:t>
      </w:r>
      <w:r w:rsidRPr="006E07AB">
        <w:t>(3), 461–494. https://doi.org/10.1093/petrology/egw015</w:t>
      </w:r>
    </w:p>
    <w:p w14:paraId="6D609058" w14:textId="77777777" w:rsidR="006E07AB" w:rsidRPr="006E07AB" w:rsidRDefault="006E07AB" w:rsidP="006E07AB">
      <w:pPr>
        <w:pStyle w:val="Bibliography"/>
        <w:rPr>
          <w:lang w:val="es-CR"/>
        </w:rPr>
      </w:pPr>
      <w:r w:rsidRPr="006E07AB">
        <w:t xml:space="preserve">Duan, Z., &amp; Zhang, Z. (2006). Equation of state of the H2O, CO2, and H2O–CO2 systems up to 10 GPa and 2573.15K: Molecular dynamics simulations with ab </w:t>
      </w:r>
      <w:r w:rsidRPr="006E07AB">
        <w:lastRenderedPageBreak/>
        <w:t xml:space="preserve">initio potential surface. </w:t>
      </w:r>
      <w:r w:rsidRPr="006E07AB">
        <w:rPr>
          <w:i/>
          <w:iCs/>
          <w:lang w:val="es-CR"/>
        </w:rPr>
        <w:t>Geochimica et Cosmochimica Acta</w:t>
      </w:r>
      <w:r w:rsidRPr="006E07AB">
        <w:rPr>
          <w:lang w:val="es-CR"/>
        </w:rPr>
        <w:t xml:space="preserve">, </w:t>
      </w:r>
      <w:r w:rsidRPr="006E07AB">
        <w:rPr>
          <w:i/>
          <w:iCs/>
          <w:lang w:val="es-CR"/>
        </w:rPr>
        <w:t>70</w:t>
      </w:r>
      <w:r w:rsidRPr="006E07AB">
        <w:rPr>
          <w:lang w:val="es-CR"/>
        </w:rPr>
        <w:t>(9), 2311–2324. https://doi.org/10.1016/j.gca.2006.02.009</w:t>
      </w:r>
    </w:p>
    <w:p w14:paraId="2C8E6D11" w14:textId="77777777" w:rsidR="006E07AB" w:rsidRPr="006E07AB" w:rsidRDefault="006E07AB" w:rsidP="006E07AB">
      <w:pPr>
        <w:pStyle w:val="Bibliography"/>
      </w:pPr>
      <w:r w:rsidRPr="006E07AB">
        <w:rPr>
          <w:lang w:val="es-CR"/>
        </w:rPr>
        <w:t xml:space="preserve">Esposito, R., Bodnar, R. J., Danyushevsky, L. V., De Vivo, B., Fedele, L., Hunter, J., et al. </w:t>
      </w:r>
      <w:r w:rsidRPr="006E07AB">
        <w:t xml:space="preserve">(2011). Volatile Evolution of Magma Associated with the Solchiaro Eruption in the Phlegrean Volcanic District (Italy). </w:t>
      </w:r>
      <w:r w:rsidRPr="006E07AB">
        <w:rPr>
          <w:i/>
          <w:iCs/>
        </w:rPr>
        <w:t>Journal of Petrology</w:t>
      </w:r>
      <w:r w:rsidRPr="006E07AB">
        <w:t xml:space="preserve">, </w:t>
      </w:r>
      <w:r w:rsidRPr="006E07AB">
        <w:rPr>
          <w:i/>
          <w:iCs/>
        </w:rPr>
        <w:t>52</w:t>
      </w:r>
      <w:r w:rsidRPr="006E07AB">
        <w:t>(12), 2431–2460. https://doi.org/10.1093/petrology/egr051</w:t>
      </w:r>
    </w:p>
    <w:p w14:paraId="6EFAEAA2" w14:textId="77777777" w:rsidR="006E07AB" w:rsidRPr="006E07AB" w:rsidRDefault="006E07AB" w:rsidP="006E07AB">
      <w:pPr>
        <w:pStyle w:val="Bibliography"/>
      </w:pPr>
      <w:r w:rsidRPr="006E07AB">
        <w:t xml:space="preserve">Famin, V., Welsch, B., Okumura, S., Bachèlery, P., &amp; Nakashima, S. (2009). Three differentiation stages of a single magma at Piton de la Fournaise volcano (Reunion hot spot). </w:t>
      </w:r>
      <w:r w:rsidRPr="006E07AB">
        <w:rPr>
          <w:i/>
          <w:iCs/>
        </w:rPr>
        <w:t>Geochemistry, Geophysics, Geosystems</w:t>
      </w:r>
      <w:r w:rsidRPr="006E07AB">
        <w:t xml:space="preserve">, </w:t>
      </w:r>
      <w:r w:rsidRPr="006E07AB">
        <w:rPr>
          <w:i/>
          <w:iCs/>
        </w:rPr>
        <w:t>10</w:t>
      </w:r>
      <w:r w:rsidRPr="006E07AB">
        <w:t>(1). https://doi.org/10.1029/2008GC002015</w:t>
      </w:r>
    </w:p>
    <w:p w14:paraId="2B08314E" w14:textId="77777777" w:rsidR="006E07AB" w:rsidRPr="006E07AB" w:rsidRDefault="006E07AB" w:rsidP="006E07AB">
      <w:pPr>
        <w:pStyle w:val="Bibliography"/>
      </w:pPr>
      <w:r w:rsidRPr="006E07AB">
        <w:t xml:space="preserve">Field, L., Blundy, J., Brooker, R. A., Wright, T., &amp; Yirgu, G. (2012). Magma storage conditions beneath Dabbahu Volcano (Ethiopia) constrained by petrology, seismicity and satellite geodesy. </w:t>
      </w:r>
      <w:r w:rsidRPr="006E07AB">
        <w:rPr>
          <w:i/>
          <w:iCs/>
        </w:rPr>
        <w:t>Bulletin of Volcanology</w:t>
      </w:r>
      <w:r w:rsidRPr="006E07AB">
        <w:t xml:space="preserve">, </w:t>
      </w:r>
      <w:r w:rsidRPr="006E07AB">
        <w:rPr>
          <w:i/>
          <w:iCs/>
        </w:rPr>
        <w:t>74</w:t>
      </w:r>
      <w:r w:rsidRPr="006E07AB">
        <w:t>(5), 981–1004. https://doi.org/10.1007/s00445-012-0580-6</w:t>
      </w:r>
    </w:p>
    <w:p w14:paraId="745838E7" w14:textId="77777777" w:rsidR="006E07AB" w:rsidRPr="006E07AB" w:rsidRDefault="006E07AB" w:rsidP="006E07AB">
      <w:pPr>
        <w:pStyle w:val="Bibliography"/>
        <w:rPr>
          <w:lang w:val="es-CR"/>
        </w:rPr>
      </w:pPr>
      <w:r w:rsidRPr="006E07AB">
        <w:t xml:space="preserve">Gansecki, C., Lee, R. L., Shea, T., Lundblad, S. P., Hon, K., &amp; Parcheta, C. (2019). The tangled tale of Kīlauea’s 2018 eruption as told by geochemical monitoring. </w:t>
      </w:r>
      <w:r w:rsidRPr="006E07AB">
        <w:rPr>
          <w:i/>
          <w:iCs/>
          <w:lang w:val="es-CR"/>
        </w:rPr>
        <w:t>Science</w:t>
      </w:r>
      <w:r w:rsidRPr="006E07AB">
        <w:rPr>
          <w:lang w:val="es-CR"/>
        </w:rPr>
        <w:t xml:space="preserve">, </w:t>
      </w:r>
      <w:r w:rsidRPr="006E07AB">
        <w:rPr>
          <w:i/>
          <w:iCs/>
          <w:lang w:val="es-CR"/>
        </w:rPr>
        <w:t>366</w:t>
      </w:r>
      <w:r w:rsidRPr="006E07AB">
        <w:rPr>
          <w:lang w:val="es-CR"/>
        </w:rPr>
        <w:t>(6470), eaaz0147. https://doi.org/10.1126/science.aaz0147</w:t>
      </w:r>
    </w:p>
    <w:p w14:paraId="778BDF44" w14:textId="77777777" w:rsidR="006E07AB" w:rsidRPr="006E07AB" w:rsidRDefault="006E07AB" w:rsidP="006E07AB">
      <w:pPr>
        <w:pStyle w:val="Bibliography"/>
        <w:rPr>
          <w:lang w:val="es-CR"/>
        </w:rPr>
      </w:pPr>
      <w:r w:rsidRPr="006E07AB">
        <w:rPr>
          <w:lang w:val="es-CR"/>
        </w:rPr>
        <w:t xml:space="preserve">Gennaro, E., Iacono-Marziano, G., Paonita, A., Rotolo, S. G., Martel, C., Rizzo, A. L., et al. </w:t>
      </w:r>
      <w:r w:rsidRPr="006E07AB">
        <w:t xml:space="preserve">(2019). Melt inclusions track melt evolution and degassing of Etnean magmas in the last 15 ka. </w:t>
      </w:r>
      <w:r w:rsidRPr="006E07AB">
        <w:rPr>
          <w:i/>
          <w:iCs/>
          <w:lang w:val="es-CR"/>
        </w:rPr>
        <w:t>Lithos</w:t>
      </w:r>
      <w:r w:rsidRPr="006E07AB">
        <w:rPr>
          <w:lang w:val="es-CR"/>
        </w:rPr>
        <w:t xml:space="preserve">, </w:t>
      </w:r>
      <w:r w:rsidRPr="006E07AB">
        <w:rPr>
          <w:i/>
          <w:iCs/>
          <w:lang w:val="es-CR"/>
        </w:rPr>
        <w:t>324–325</w:t>
      </w:r>
      <w:r w:rsidRPr="006E07AB">
        <w:rPr>
          <w:lang w:val="es-CR"/>
        </w:rPr>
        <w:t>, 716–732. https://doi.org/10.1016/j.lithos.2018.11.023</w:t>
      </w:r>
    </w:p>
    <w:p w14:paraId="4C011C87" w14:textId="77777777" w:rsidR="006E07AB" w:rsidRPr="006E07AB" w:rsidRDefault="006E07AB" w:rsidP="006E07AB">
      <w:pPr>
        <w:pStyle w:val="Bibliography"/>
      </w:pPr>
      <w:r w:rsidRPr="006E07AB">
        <w:rPr>
          <w:lang w:val="es-CR"/>
        </w:rPr>
        <w:lastRenderedPageBreak/>
        <w:t xml:space="preserve">Ghiorso, M. S., &amp; Gualda, G. A. R. (2015). </w:t>
      </w:r>
      <w:r w:rsidRPr="006E07AB">
        <w:t xml:space="preserve">An H2O–CO2 mixed fluid saturation model compatible with rhyolite-MELTS. </w:t>
      </w:r>
      <w:r w:rsidRPr="006E07AB">
        <w:rPr>
          <w:i/>
          <w:iCs/>
        </w:rPr>
        <w:t>Contributions to Mineralogy and Petrology</w:t>
      </w:r>
      <w:r w:rsidRPr="006E07AB">
        <w:t xml:space="preserve">, </w:t>
      </w:r>
      <w:r w:rsidRPr="006E07AB">
        <w:rPr>
          <w:i/>
          <w:iCs/>
        </w:rPr>
        <w:t>169</w:t>
      </w:r>
      <w:r w:rsidRPr="006E07AB">
        <w:t>(6), 53. https://doi.org/10.1007/s00410-015-1141-8</w:t>
      </w:r>
    </w:p>
    <w:p w14:paraId="61B04560" w14:textId="77777777" w:rsidR="006E07AB" w:rsidRPr="006E07AB" w:rsidRDefault="006E07AB" w:rsidP="006E07AB">
      <w:pPr>
        <w:pStyle w:val="Bibliography"/>
        <w:rPr>
          <w:lang w:val="es-CR"/>
        </w:rPr>
      </w:pPr>
      <w:r w:rsidRPr="006E07AB">
        <w:t xml:space="preserve">Gleeson, M. L. M., Gibson, S. A., &amp; Stock, M. J. (2022). Constraints on the behaviour and content of volatiles in Galápagos magmas from melt inclusions and nominally anhydrous minerals. </w:t>
      </w:r>
      <w:r w:rsidRPr="006E07AB">
        <w:rPr>
          <w:i/>
          <w:iCs/>
          <w:lang w:val="es-CR"/>
        </w:rPr>
        <w:t>Geochimica et Cosmochimica Acta</w:t>
      </w:r>
      <w:r w:rsidRPr="006E07AB">
        <w:rPr>
          <w:lang w:val="es-CR"/>
        </w:rPr>
        <w:t xml:space="preserve">, </w:t>
      </w:r>
      <w:r w:rsidRPr="006E07AB">
        <w:rPr>
          <w:i/>
          <w:iCs/>
          <w:lang w:val="es-CR"/>
        </w:rPr>
        <w:t>319</w:t>
      </w:r>
      <w:r w:rsidRPr="006E07AB">
        <w:rPr>
          <w:lang w:val="es-CR"/>
        </w:rPr>
        <w:t>, 168–190. https://doi.org/10.1016/j.gca.2021.11.005</w:t>
      </w:r>
    </w:p>
    <w:p w14:paraId="42626804" w14:textId="77777777" w:rsidR="006E07AB" w:rsidRPr="006E07AB" w:rsidRDefault="006E07AB" w:rsidP="006E07AB">
      <w:pPr>
        <w:pStyle w:val="Bibliography"/>
      </w:pPr>
      <w:r w:rsidRPr="006E07AB">
        <w:rPr>
          <w:lang w:val="es-CR"/>
        </w:rPr>
        <w:t xml:space="preserve">Hansteen, T. H., &amp; Klügel, A. (2008). </w:t>
      </w:r>
      <w:r w:rsidRPr="006E07AB">
        <w:t xml:space="preserve">Fluid Inclusion Thermobarometry as a Tracer for Magmatic Processes. </w:t>
      </w:r>
      <w:r w:rsidRPr="006E07AB">
        <w:rPr>
          <w:i/>
          <w:iCs/>
        </w:rPr>
        <w:t>Reviews in Mineralogy and Geochemistry</w:t>
      </w:r>
      <w:r w:rsidRPr="006E07AB">
        <w:t xml:space="preserve">, </w:t>
      </w:r>
      <w:r w:rsidRPr="006E07AB">
        <w:rPr>
          <w:i/>
          <w:iCs/>
        </w:rPr>
        <w:t>69</w:t>
      </w:r>
      <w:r w:rsidRPr="006E07AB">
        <w:t>(1), 143–177. https://doi.org/10.2138/rmg.2008.69.5</w:t>
      </w:r>
    </w:p>
    <w:p w14:paraId="543D29C2" w14:textId="77777777" w:rsidR="006E07AB" w:rsidRPr="006E07AB" w:rsidRDefault="006E07AB" w:rsidP="006E07AB">
      <w:pPr>
        <w:pStyle w:val="Bibliography"/>
      </w:pPr>
      <w:r w:rsidRPr="006E07AB">
        <w:t xml:space="preserve">Harris, D. M., &amp; Anderson Jr, A. T. (1983). Concentrations, sources, and losses of H2O, CO2, and S in Kilauean basalt. </w:t>
      </w:r>
      <w:r w:rsidRPr="006E07AB">
        <w:rPr>
          <w:i/>
          <w:iCs/>
        </w:rPr>
        <w:t>Geochimica et Cosmochimica Acta</w:t>
      </w:r>
      <w:r w:rsidRPr="006E07AB">
        <w:t xml:space="preserve">, </w:t>
      </w:r>
      <w:r w:rsidRPr="006E07AB">
        <w:rPr>
          <w:i/>
          <w:iCs/>
        </w:rPr>
        <w:t>47</w:t>
      </w:r>
      <w:r w:rsidRPr="006E07AB">
        <w:t>(6), 1139–1150.</w:t>
      </w:r>
    </w:p>
    <w:p w14:paraId="4977DC2E" w14:textId="77777777" w:rsidR="006E07AB" w:rsidRPr="006E07AB" w:rsidRDefault="006E07AB" w:rsidP="006E07AB">
      <w:pPr>
        <w:pStyle w:val="Bibliography"/>
      </w:pPr>
      <w:r w:rsidRPr="006E07AB">
        <w:t xml:space="preserve">Hartley, M. E., Maclennan, J., Edmonds, M., &amp; Thordarson, T. (2014). Reconstructing the deep CO2 degassing behaviour of large basaltic fissure eruptions. </w:t>
      </w:r>
      <w:r w:rsidRPr="006E07AB">
        <w:rPr>
          <w:i/>
          <w:iCs/>
        </w:rPr>
        <w:t>Earth and Planetary Science Letters</w:t>
      </w:r>
      <w:r w:rsidRPr="006E07AB">
        <w:t xml:space="preserve">, </w:t>
      </w:r>
      <w:r w:rsidRPr="006E07AB">
        <w:rPr>
          <w:i/>
          <w:iCs/>
        </w:rPr>
        <w:t>393</w:t>
      </w:r>
      <w:r w:rsidRPr="006E07AB">
        <w:t>, 120–131. https://doi.org/10.1016/j.epsl.2014.02.031</w:t>
      </w:r>
    </w:p>
    <w:p w14:paraId="1646AF59" w14:textId="77777777" w:rsidR="006E07AB" w:rsidRPr="006E07AB" w:rsidRDefault="006E07AB" w:rsidP="006E07AB">
      <w:pPr>
        <w:pStyle w:val="Bibliography"/>
      </w:pPr>
      <w:r w:rsidRPr="006E07AB">
        <w:t>Hauri, E., Plank, T., Fischer, T. P., Tamura, Y., &amp; Ishizuka, O. (2021). Melt Inclusion data from the Marianas and Izu volcanic arcs, and Mariana Trough back-arc basin [Data set]. https://ecl.earthchem.org/view.php?id=2036: EARTHCHEM. https://doi.org/doi.org/10.1016/j.epsl.2008.08.015</w:t>
      </w:r>
    </w:p>
    <w:p w14:paraId="30C1AC9E" w14:textId="77777777" w:rsidR="006E07AB" w:rsidRPr="006E07AB" w:rsidRDefault="006E07AB" w:rsidP="006E07AB">
      <w:pPr>
        <w:pStyle w:val="Bibliography"/>
      </w:pPr>
      <w:r w:rsidRPr="006E07AB">
        <w:lastRenderedPageBreak/>
        <w:t xml:space="preserve">Hauri, E. H., Maclennan, J., McKenzie, D., Gronvold, K., Oskarsson, N., &amp; Shimizu, N. (2017). CO2 content beneath northern Iceland and the variability of mantle carbon. </w:t>
      </w:r>
      <w:r w:rsidRPr="006E07AB">
        <w:rPr>
          <w:i/>
          <w:iCs/>
        </w:rPr>
        <w:t>Geology</w:t>
      </w:r>
      <w:r w:rsidRPr="006E07AB">
        <w:t xml:space="preserve">, </w:t>
      </w:r>
      <w:r w:rsidRPr="006E07AB">
        <w:rPr>
          <w:i/>
          <w:iCs/>
        </w:rPr>
        <w:t>46</w:t>
      </w:r>
      <w:r w:rsidRPr="006E07AB">
        <w:t>(1), 55–58. https://doi.org/10.1130/G39413.1</w:t>
      </w:r>
    </w:p>
    <w:p w14:paraId="11080796" w14:textId="77777777" w:rsidR="006E07AB" w:rsidRPr="006E07AB" w:rsidRDefault="006E07AB" w:rsidP="006E07AB">
      <w:pPr>
        <w:pStyle w:val="Bibliography"/>
      </w:pPr>
      <w:r w:rsidRPr="006E07AB">
        <w:t xml:space="preserve">Head, E. M., Shaw, A. M., Wallace, P. J., Sims, K. W. W., &amp; Carn, S. A. (2011). Insight into volatile behavior at Nyamuragira volcano (D.R. Congo, Africa) through olivine-hosted melt inclusions. </w:t>
      </w:r>
      <w:r w:rsidRPr="006E07AB">
        <w:rPr>
          <w:i/>
          <w:iCs/>
        </w:rPr>
        <w:t>Geochemistry, Geophysics, Geosystems</w:t>
      </w:r>
      <w:r w:rsidRPr="006E07AB">
        <w:t xml:space="preserve">, </w:t>
      </w:r>
      <w:r w:rsidRPr="006E07AB">
        <w:rPr>
          <w:i/>
          <w:iCs/>
        </w:rPr>
        <w:t>12</w:t>
      </w:r>
      <w:r w:rsidRPr="006E07AB">
        <w:t>(10). https://doi.org/10.1029/2011GC003699</w:t>
      </w:r>
    </w:p>
    <w:p w14:paraId="7C17C554" w14:textId="77777777" w:rsidR="006E07AB" w:rsidRPr="006E07AB" w:rsidRDefault="006E07AB" w:rsidP="006E07AB">
      <w:pPr>
        <w:pStyle w:val="Bibliography"/>
      </w:pPr>
      <w:r w:rsidRPr="006E07AB">
        <w:t xml:space="preserve">Helo, C., Longpré, M.-A., Shimizu, N., Clague, D. A., &amp; Stix, J. (2011). Explosive eruptions at mid-ocean ridges driven by CO2-rich magmas. </w:t>
      </w:r>
      <w:r w:rsidRPr="006E07AB">
        <w:rPr>
          <w:i/>
          <w:iCs/>
        </w:rPr>
        <w:t>Nature Geoscience</w:t>
      </w:r>
      <w:r w:rsidRPr="006E07AB">
        <w:t xml:space="preserve">, </w:t>
      </w:r>
      <w:r w:rsidRPr="006E07AB">
        <w:rPr>
          <w:i/>
          <w:iCs/>
        </w:rPr>
        <w:t>4</w:t>
      </w:r>
      <w:r w:rsidRPr="006E07AB">
        <w:t>(4), 260–263. https://doi.org/10.1038/ngeo1104</w:t>
      </w:r>
    </w:p>
    <w:p w14:paraId="36FA1E6D" w14:textId="77777777" w:rsidR="006E07AB" w:rsidRPr="006E07AB" w:rsidRDefault="006E07AB" w:rsidP="006E07AB">
      <w:pPr>
        <w:pStyle w:val="Bibliography"/>
      </w:pPr>
      <w:r w:rsidRPr="006E07AB">
        <w:t xml:space="preserve">Helz, R. T., &amp; Thornber, C. R. (1987). Geothermometry of Kilauea Iki lava lake, Hawaii. </w:t>
      </w:r>
      <w:r w:rsidRPr="006E07AB">
        <w:rPr>
          <w:i/>
          <w:iCs/>
        </w:rPr>
        <w:t>Bulletin of Volcanology</w:t>
      </w:r>
      <w:r w:rsidRPr="006E07AB">
        <w:t xml:space="preserve">, </w:t>
      </w:r>
      <w:r w:rsidRPr="006E07AB">
        <w:rPr>
          <w:i/>
          <w:iCs/>
        </w:rPr>
        <w:t>49</w:t>
      </w:r>
      <w:r w:rsidRPr="006E07AB">
        <w:t>(5), 651–668. https://doi.org/10.1007/BF01080357</w:t>
      </w:r>
    </w:p>
    <w:p w14:paraId="346E1FA1" w14:textId="77777777" w:rsidR="006E07AB" w:rsidRPr="006E07AB" w:rsidRDefault="006E07AB" w:rsidP="006E07AB">
      <w:pPr>
        <w:pStyle w:val="Bibliography"/>
      </w:pPr>
      <w:r w:rsidRPr="006E07AB">
        <w:t xml:space="preserve">Hernandez Nava, A., Black, B. A., Gibson, S. A., Bodnar, R. J., Renne, P. R., &amp; Vanderkluysen, L. (2021). Reconciling early Deccan Traps CO2 outgassing and pre-KPB global climate. </w:t>
      </w:r>
      <w:r w:rsidRPr="006E07AB">
        <w:rPr>
          <w:i/>
          <w:iCs/>
        </w:rPr>
        <w:t>Proceedings of the National Academy of Sciences</w:t>
      </w:r>
      <w:r w:rsidRPr="006E07AB">
        <w:t xml:space="preserve">, </w:t>
      </w:r>
      <w:r w:rsidRPr="006E07AB">
        <w:rPr>
          <w:i/>
          <w:iCs/>
        </w:rPr>
        <w:t>118</w:t>
      </w:r>
      <w:r w:rsidRPr="006E07AB">
        <w:t>(14), e2007797118. https://doi.org/10.1073/pnas.2007797118</w:t>
      </w:r>
    </w:p>
    <w:p w14:paraId="7FC029C4" w14:textId="77777777" w:rsidR="006E07AB" w:rsidRPr="006E07AB" w:rsidRDefault="006E07AB" w:rsidP="006E07AB">
      <w:pPr>
        <w:pStyle w:val="Bibliography"/>
      </w:pPr>
      <w:r w:rsidRPr="006E07AB">
        <w:t xml:space="preserve">Hudgins, T. R., Mukasa, S. B., Simon, A. C., Moore, G., &amp; Barifaijo, E. (2015). Melt inclusion evidence for CO2-rich melts beneath the western branch of the East African Rift: implications for long-term storage of volatiles in the deep lithospheric mantle. </w:t>
      </w:r>
      <w:r w:rsidRPr="006E07AB">
        <w:rPr>
          <w:i/>
          <w:iCs/>
        </w:rPr>
        <w:t>Contributions to Mineralogy and Petrology</w:t>
      </w:r>
      <w:r w:rsidRPr="006E07AB">
        <w:t xml:space="preserve">, </w:t>
      </w:r>
      <w:r w:rsidRPr="006E07AB">
        <w:rPr>
          <w:i/>
          <w:iCs/>
        </w:rPr>
        <w:t>169</w:t>
      </w:r>
      <w:r w:rsidRPr="006E07AB">
        <w:t>(5), 46. https://doi.org/10.1007/s00410-015-1140-9</w:t>
      </w:r>
    </w:p>
    <w:p w14:paraId="0A0F52F2" w14:textId="77777777" w:rsidR="006E07AB" w:rsidRPr="006E07AB" w:rsidRDefault="006E07AB" w:rsidP="006E07AB">
      <w:pPr>
        <w:pStyle w:val="Bibliography"/>
      </w:pPr>
      <w:r w:rsidRPr="006E07AB">
        <w:t>Iacovino, K., Matthews, S., Wieser, P. E., Moore, G. M., &amp; Bégué, F. (2021). VESIcal Part I: An Open-Source Thermodynamic Model Engine for Mixed Volatile (H2O-</w:t>
      </w:r>
      <w:r w:rsidRPr="006E07AB">
        <w:lastRenderedPageBreak/>
        <w:t xml:space="preserve">CO2) Solubility in Silicate Melts. </w:t>
      </w:r>
      <w:r w:rsidRPr="006E07AB">
        <w:rPr>
          <w:i/>
          <w:iCs/>
        </w:rPr>
        <w:t>Earth and Space Science</w:t>
      </w:r>
      <w:r w:rsidRPr="006E07AB">
        <w:t xml:space="preserve">, </w:t>
      </w:r>
      <w:r w:rsidRPr="006E07AB">
        <w:rPr>
          <w:i/>
          <w:iCs/>
        </w:rPr>
        <w:t>8</w:t>
      </w:r>
      <w:r w:rsidRPr="006E07AB">
        <w:t>(11), e2020EA001584. https://doi.org/10.1029/2020EA001584</w:t>
      </w:r>
    </w:p>
    <w:p w14:paraId="08EDC271" w14:textId="77777777" w:rsidR="006E07AB" w:rsidRPr="006E07AB" w:rsidRDefault="006E07AB" w:rsidP="006E07AB">
      <w:pPr>
        <w:pStyle w:val="Bibliography"/>
      </w:pPr>
      <w:r w:rsidRPr="006E07AB">
        <w:t xml:space="preserve">Iddon, F., &amp; Edmonds, M. (2020). Volatile-Rich Magmas Distributed Through the Upper Crust in the Main Ethiopian Rift. </w:t>
      </w:r>
      <w:r w:rsidRPr="006E07AB">
        <w:rPr>
          <w:i/>
          <w:iCs/>
        </w:rPr>
        <w:t>Geochemistry, Geophysics, Geosystems</w:t>
      </w:r>
      <w:r w:rsidRPr="006E07AB">
        <w:t xml:space="preserve">, </w:t>
      </w:r>
      <w:r w:rsidRPr="006E07AB">
        <w:rPr>
          <w:i/>
          <w:iCs/>
        </w:rPr>
        <w:t>21</w:t>
      </w:r>
      <w:r w:rsidRPr="006E07AB">
        <w:t>(6), e2019GC008904. https://doi.org/10.1029/2019GC008904</w:t>
      </w:r>
    </w:p>
    <w:p w14:paraId="24492931" w14:textId="77777777" w:rsidR="006E07AB" w:rsidRPr="006E07AB" w:rsidRDefault="006E07AB" w:rsidP="006E07AB">
      <w:pPr>
        <w:pStyle w:val="Bibliography"/>
      </w:pPr>
      <w:r w:rsidRPr="006E07AB">
        <w:t xml:space="preserve">Jarosewich, E., Nelen, J. A., &amp; Norberg, J. A. (1980). Reference samples for electron microprobe analysis. </w:t>
      </w:r>
      <w:r w:rsidRPr="006E07AB">
        <w:rPr>
          <w:i/>
          <w:iCs/>
        </w:rPr>
        <w:t>Geostandards Newsletter</w:t>
      </w:r>
      <w:r w:rsidRPr="006E07AB">
        <w:t xml:space="preserve">, </w:t>
      </w:r>
      <w:r w:rsidRPr="006E07AB">
        <w:rPr>
          <w:i/>
          <w:iCs/>
        </w:rPr>
        <w:t>4</w:t>
      </w:r>
      <w:r w:rsidRPr="006E07AB">
        <w:t>(1), 43–47.</w:t>
      </w:r>
    </w:p>
    <w:p w14:paraId="25BE02DC" w14:textId="77777777" w:rsidR="006E07AB" w:rsidRPr="006E07AB" w:rsidRDefault="006E07AB" w:rsidP="006E07AB">
      <w:pPr>
        <w:pStyle w:val="Bibliography"/>
      </w:pPr>
      <w:r w:rsidRPr="006E07AB">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6E07AB">
        <w:rPr>
          <w:i/>
          <w:iCs/>
        </w:rPr>
        <w:t>Journal of Petrology</w:t>
      </w:r>
      <w:r w:rsidRPr="006E07AB">
        <w:t xml:space="preserve">, </w:t>
      </w:r>
      <w:r w:rsidRPr="006E07AB">
        <w:rPr>
          <w:i/>
          <w:iCs/>
        </w:rPr>
        <w:t>50</w:t>
      </w:r>
      <w:r w:rsidRPr="006E07AB">
        <w:t>(9), 1729–1764. https://doi.org/10.1093/petrology/egp051</w:t>
      </w:r>
    </w:p>
    <w:p w14:paraId="05808565" w14:textId="77777777" w:rsidR="006E07AB" w:rsidRPr="006E07AB" w:rsidRDefault="006E07AB" w:rsidP="006E07AB">
      <w:pPr>
        <w:pStyle w:val="Bibliography"/>
      </w:pPr>
      <w:r w:rsidRPr="006E07AB">
        <w:t xml:space="preserve">Kelley, K. A., &amp; Cottrell, E. (2009). Water and the Oxidation State of Subduction Zone Magmas. </w:t>
      </w:r>
      <w:r w:rsidRPr="006E07AB">
        <w:rPr>
          <w:i/>
          <w:iCs/>
        </w:rPr>
        <w:t>Science</w:t>
      </w:r>
      <w:r w:rsidRPr="006E07AB">
        <w:t xml:space="preserve">, </w:t>
      </w:r>
      <w:r w:rsidRPr="006E07AB">
        <w:rPr>
          <w:i/>
          <w:iCs/>
        </w:rPr>
        <w:t>325</w:t>
      </w:r>
      <w:r w:rsidRPr="006E07AB">
        <w:t>(5940), 605–607. https://doi.org/10.1126/science.1174156</w:t>
      </w:r>
    </w:p>
    <w:p w14:paraId="2E8A3481" w14:textId="77777777" w:rsidR="006E07AB" w:rsidRPr="006E07AB" w:rsidRDefault="006E07AB" w:rsidP="006E07AB">
      <w:pPr>
        <w:pStyle w:val="Bibliography"/>
      </w:pPr>
      <w:r w:rsidRPr="006E07AB">
        <w:t xml:space="preserve">Kelley, K. A., Plank, T., Newman, S., Stolper, E. M., Grove, T. L., Parman, S., &amp; Hauri, E. H. (2010). Mantle Melting as a Function of Water Content beneath the Mariana Arc. </w:t>
      </w:r>
      <w:r w:rsidRPr="006E07AB">
        <w:rPr>
          <w:i/>
          <w:iCs/>
        </w:rPr>
        <w:t>Journal of Petrology</w:t>
      </w:r>
      <w:r w:rsidRPr="006E07AB">
        <w:t xml:space="preserve">, </w:t>
      </w:r>
      <w:r w:rsidRPr="006E07AB">
        <w:rPr>
          <w:i/>
          <w:iCs/>
        </w:rPr>
        <w:t>51</w:t>
      </w:r>
      <w:r w:rsidRPr="006E07AB">
        <w:t>(8), 1711–1738. https://doi.org/10.1093/petrology/egq036</w:t>
      </w:r>
    </w:p>
    <w:p w14:paraId="070D1747" w14:textId="77777777" w:rsidR="006E07AB" w:rsidRPr="006E07AB" w:rsidRDefault="006E07AB" w:rsidP="006E07AB">
      <w:pPr>
        <w:pStyle w:val="Bibliography"/>
      </w:pPr>
      <w:r w:rsidRPr="006E07AB">
        <w:t xml:space="preserve">Koleszar, A. M., Saal, A. E., Hauri, E. H., Nagle, A. N., Liang, Y., &amp; Kurz, M. D. (2009). The volatile contents of the Galapagos plume; evidence for H2O and F open system behavior in melt inclusions. </w:t>
      </w:r>
      <w:r w:rsidRPr="006E07AB">
        <w:rPr>
          <w:i/>
          <w:iCs/>
        </w:rPr>
        <w:t>Earth and Planetary Science Letters</w:t>
      </w:r>
      <w:r w:rsidRPr="006E07AB">
        <w:t xml:space="preserve">, </w:t>
      </w:r>
      <w:r w:rsidRPr="006E07AB">
        <w:rPr>
          <w:i/>
          <w:iCs/>
        </w:rPr>
        <w:t>287</w:t>
      </w:r>
      <w:r w:rsidRPr="006E07AB">
        <w:t>(3–4), 442–452.</w:t>
      </w:r>
    </w:p>
    <w:p w14:paraId="1C42AD2D" w14:textId="77777777" w:rsidR="006E07AB" w:rsidRPr="006E07AB" w:rsidRDefault="006E07AB" w:rsidP="006E07AB">
      <w:pPr>
        <w:pStyle w:val="Bibliography"/>
      </w:pPr>
      <w:r w:rsidRPr="006E07AB">
        <w:lastRenderedPageBreak/>
        <w:t xml:space="preserve">Lerner, A. H., Wallace, P. J., Shea, T., Mourey, A. J., Kelly, P. J., Nadeau, P. A., et al. (2021). The petrologic and degassing behavior of sulfur and other magmatic volatiles from the 2018 eruption of Kīlauea, Hawaiʻi: melt concentrations, magma storage depths, and magma recycling. </w:t>
      </w:r>
      <w:r w:rsidRPr="006E07AB">
        <w:rPr>
          <w:i/>
          <w:iCs/>
        </w:rPr>
        <w:t>Bulletin of Volcanology</w:t>
      </w:r>
      <w:r w:rsidRPr="006E07AB">
        <w:t xml:space="preserve">, </w:t>
      </w:r>
      <w:r w:rsidRPr="006E07AB">
        <w:rPr>
          <w:i/>
          <w:iCs/>
        </w:rPr>
        <w:t>83</w:t>
      </w:r>
      <w:r w:rsidRPr="006E07AB">
        <w:t>(6), 1–32.</w:t>
      </w:r>
    </w:p>
    <w:p w14:paraId="44FA5B88" w14:textId="77777777" w:rsidR="006E07AB" w:rsidRPr="006E07AB" w:rsidRDefault="006E07AB" w:rsidP="006E07AB">
      <w:pPr>
        <w:pStyle w:val="Bibliography"/>
      </w:pPr>
      <w:r w:rsidRPr="006E07AB">
        <w:t xml:space="preserve">Lerner, A. H., Sublett, D. M., Wallace, P. J., Cauley, C., &amp; Bodnar, R. J. (2024). Insights into magma storage depths and eruption controls at Kīlauea Volcano during explosive and effusive periods of the past 500 years based on melt and fluid inclusions. </w:t>
      </w:r>
      <w:r w:rsidRPr="006E07AB">
        <w:rPr>
          <w:i/>
          <w:iCs/>
        </w:rPr>
        <w:t>Earth and Planetary Science Letters</w:t>
      </w:r>
      <w:r w:rsidRPr="006E07AB">
        <w:t xml:space="preserve">, </w:t>
      </w:r>
      <w:r w:rsidRPr="006E07AB">
        <w:rPr>
          <w:i/>
          <w:iCs/>
        </w:rPr>
        <w:t>628</w:t>
      </w:r>
      <w:r w:rsidRPr="006E07AB">
        <w:t>, 118579. https://doi.org/10.1016/j.epsl.2024.118579</w:t>
      </w:r>
    </w:p>
    <w:p w14:paraId="5396557C" w14:textId="77777777" w:rsidR="006E07AB" w:rsidRPr="006E07AB" w:rsidRDefault="006E07AB" w:rsidP="006E07AB">
      <w:pPr>
        <w:pStyle w:val="Bibliography"/>
      </w:pPr>
      <w:r w:rsidRPr="006E07AB">
        <w:t xml:space="preserve">Lloyd, A. S., Plank, T., Ruprecht, P., Hauri, E. H., &amp; Rose, W. (2013). Volatile loss from melt inclusions in pyroclasts of differing sizes. </w:t>
      </w:r>
      <w:r w:rsidRPr="006E07AB">
        <w:rPr>
          <w:i/>
          <w:iCs/>
        </w:rPr>
        <w:t>Contributions to Mineralogy and Petrology</w:t>
      </w:r>
      <w:r w:rsidRPr="006E07AB">
        <w:t xml:space="preserve">, </w:t>
      </w:r>
      <w:r w:rsidRPr="006E07AB">
        <w:rPr>
          <w:i/>
          <w:iCs/>
        </w:rPr>
        <w:t>165</w:t>
      </w:r>
      <w:r w:rsidRPr="006E07AB">
        <w:t>(1), 129–153. https://doi.org/10.1007/s00410-012-0800-2</w:t>
      </w:r>
    </w:p>
    <w:p w14:paraId="495A5129" w14:textId="77777777" w:rsidR="006E07AB" w:rsidRPr="006E07AB" w:rsidRDefault="006E07AB" w:rsidP="006E07AB">
      <w:pPr>
        <w:pStyle w:val="Bibliography"/>
      </w:pPr>
      <w:r w:rsidRPr="006E07AB">
        <w:t xml:space="preserve">Longpré, M.-A., Stix, J., Klügel, A., &amp; Shimizu, N. (2017). Mantle to surface degassing of carbon- and sulphur-rich alkaline magma at El Hierro, Canary Islands. </w:t>
      </w:r>
      <w:r w:rsidRPr="006E07AB">
        <w:rPr>
          <w:i/>
          <w:iCs/>
        </w:rPr>
        <w:t>Earth and Planetary Science Letters</w:t>
      </w:r>
      <w:r w:rsidRPr="006E07AB">
        <w:t xml:space="preserve">, </w:t>
      </w:r>
      <w:r w:rsidRPr="006E07AB">
        <w:rPr>
          <w:i/>
          <w:iCs/>
        </w:rPr>
        <w:t>460</w:t>
      </w:r>
      <w:r w:rsidRPr="006E07AB">
        <w:t>, 268–280. https://doi.org/10.1016/j.epsl.2016.11.043</w:t>
      </w:r>
    </w:p>
    <w:p w14:paraId="28E866F1" w14:textId="77777777" w:rsidR="006E07AB" w:rsidRPr="006E07AB" w:rsidRDefault="006E07AB" w:rsidP="006E07AB">
      <w:pPr>
        <w:pStyle w:val="Bibliography"/>
      </w:pPr>
      <w:r w:rsidRPr="006E07AB">
        <w:t xml:space="preserve">Manzini, M., Bouvier, A.-S., Baumgartner, L. P., Rose-Koga, E. F., Schiano, P., &amp; Shimizu, N. (2019). Grain scale processes recorded by oxygen isotopes in olivine-hosted melt inclusions from two MORB samples. </w:t>
      </w:r>
      <w:r w:rsidRPr="006E07AB">
        <w:rPr>
          <w:i/>
          <w:iCs/>
        </w:rPr>
        <w:t>Chemical Geology</w:t>
      </w:r>
      <w:r w:rsidRPr="006E07AB">
        <w:t xml:space="preserve">, </w:t>
      </w:r>
      <w:r w:rsidRPr="006E07AB">
        <w:rPr>
          <w:i/>
          <w:iCs/>
        </w:rPr>
        <w:t>511</w:t>
      </w:r>
      <w:r w:rsidRPr="006E07AB">
        <w:t>, 11–20. https://doi.org/10.1016/j.chemgeo.2019.02.025</w:t>
      </w:r>
    </w:p>
    <w:p w14:paraId="76C1E53E" w14:textId="77777777" w:rsidR="006E07AB" w:rsidRPr="006E07AB" w:rsidRDefault="006E07AB" w:rsidP="006E07AB">
      <w:pPr>
        <w:pStyle w:val="Bibliography"/>
      </w:pPr>
      <w:r w:rsidRPr="006E07AB">
        <w:t xml:space="preserve">Métrich, N., Zanon, V., Créon, L., Hildenbrand, A., Moreira, M., &amp; Marques, F. O. (2014). Is the ‘Azores Hotspot’ a Wetspot? Insights from the Geochemistry of </w:t>
      </w:r>
      <w:r w:rsidRPr="006E07AB">
        <w:lastRenderedPageBreak/>
        <w:t xml:space="preserve">Fluid and Melt Inclusions in Olivine of Pico Basalts. </w:t>
      </w:r>
      <w:r w:rsidRPr="006E07AB">
        <w:rPr>
          <w:i/>
          <w:iCs/>
        </w:rPr>
        <w:t>Journal of Petrology</w:t>
      </w:r>
      <w:r w:rsidRPr="006E07AB">
        <w:t xml:space="preserve">, </w:t>
      </w:r>
      <w:r w:rsidRPr="006E07AB">
        <w:rPr>
          <w:i/>
          <w:iCs/>
        </w:rPr>
        <w:t>55</w:t>
      </w:r>
      <w:r w:rsidRPr="006E07AB">
        <w:t>(2), 377–393. https://doi.org/10.1093/petrology/egt071</w:t>
      </w:r>
    </w:p>
    <w:p w14:paraId="0784767C" w14:textId="77777777" w:rsidR="006E07AB" w:rsidRPr="006E07AB" w:rsidRDefault="006E07AB" w:rsidP="006E07AB">
      <w:pPr>
        <w:pStyle w:val="Bibliography"/>
      </w:pPr>
      <w:r w:rsidRPr="006E07AB">
        <w:t xml:space="preserve">Miller, W. G. R., Maclennan, J., Shorttle, O., Gaetani, G. A., Le Roux, V., &amp; Klein, F. (2019). Estimating the carbon content of the deep mantle with Icelandic melt inclusions. </w:t>
      </w:r>
      <w:r w:rsidRPr="006E07AB">
        <w:rPr>
          <w:i/>
          <w:iCs/>
        </w:rPr>
        <w:t>Earth and Planetary Science Letters</w:t>
      </w:r>
      <w:r w:rsidRPr="006E07AB">
        <w:t xml:space="preserve">, </w:t>
      </w:r>
      <w:r w:rsidRPr="006E07AB">
        <w:rPr>
          <w:i/>
          <w:iCs/>
        </w:rPr>
        <w:t>523</w:t>
      </w:r>
      <w:r w:rsidRPr="006E07AB">
        <w:t>, 115699. https://doi.org/10.1016/j.epsl.2019.07.002</w:t>
      </w:r>
    </w:p>
    <w:p w14:paraId="7FC2295E" w14:textId="77777777" w:rsidR="006E07AB" w:rsidRPr="006E07AB" w:rsidRDefault="006E07AB" w:rsidP="006E07AB">
      <w:pPr>
        <w:pStyle w:val="Bibliography"/>
      </w:pPr>
      <w:r w:rsidRPr="006E07AB">
        <w:t xml:space="preserve">de Moor, J. M., Fischer, T. P., King, P. L., Botcharnikov, R. E., Hervig, R. L., Hilton, D. R., et al. (2013). Volatile-rich silicate melts from Oldoinyo Lengai volcano (Tanzania): Implications for carbonatite genesis and eruptive behavior. </w:t>
      </w:r>
      <w:r w:rsidRPr="006E07AB">
        <w:rPr>
          <w:i/>
          <w:iCs/>
        </w:rPr>
        <w:t>Earth and Planetary Science Letters</w:t>
      </w:r>
      <w:r w:rsidRPr="006E07AB">
        <w:t xml:space="preserve">, </w:t>
      </w:r>
      <w:r w:rsidRPr="006E07AB">
        <w:rPr>
          <w:i/>
          <w:iCs/>
        </w:rPr>
        <w:t>361</w:t>
      </w:r>
      <w:r w:rsidRPr="006E07AB">
        <w:t>, 379–390. https://doi.org/10.1016/j.epsl.2012.11.006</w:t>
      </w:r>
    </w:p>
    <w:p w14:paraId="56B9EF70" w14:textId="77777777" w:rsidR="006E07AB" w:rsidRPr="006E07AB" w:rsidRDefault="006E07AB" w:rsidP="006E07AB">
      <w:pPr>
        <w:pStyle w:val="Bibliography"/>
      </w:pPr>
      <w:r w:rsidRPr="006E07AB">
        <w:t xml:space="preserve">Moore, L. R., Gazel, E., &amp; Bodnar, R. J. (2021). The volatile budget of Hawaiian magmatism: Constraints from melt inclusions from Haleakala volcano, Hawaii. </w:t>
      </w:r>
      <w:r w:rsidRPr="006E07AB">
        <w:rPr>
          <w:i/>
          <w:iCs/>
        </w:rPr>
        <w:t>Journal of Volcanology and Geothermal Research</w:t>
      </w:r>
      <w:r w:rsidRPr="006E07AB">
        <w:t xml:space="preserve">, </w:t>
      </w:r>
      <w:r w:rsidRPr="006E07AB">
        <w:rPr>
          <w:i/>
          <w:iCs/>
        </w:rPr>
        <w:t>410</w:t>
      </w:r>
      <w:r w:rsidRPr="006E07AB">
        <w:t>, 107144. https://doi.org/10.1016/j.jvolgeores.2020.107144</w:t>
      </w:r>
    </w:p>
    <w:p w14:paraId="362371EE" w14:textId="77777777" w:rsidR="006E07AB" w:rsidRPr="006E07AB" w:rsidRDefault="006E07AB" w:rsidP="006E07AB">
      <w:pPr>
        <w:pStyle w:val="Bibliography"/>
      </w:pPr>
      <w:r w:rsidRPr="006E07AB">
        <w:t xml:space="preserve">Moore, Lowell R., Gazel, E., Tuohy, R., Lloyd, A. S., Esposito, R., Steele-MacInnis, M., et al. (2015). Bubbles matter: An assessment of the contribution of vapor bubbles to melt inclusion volatile budgets. </w:t>
      </w:r>
      <w:r w:rsidRPr="006E07AB">
        <w:rPr>
          <w:i/>
          <w:iCs/>
        </w:rPr>
        <w:t>American Mineralogist</w:t>
      </w:r>
      <w:r w:rsidRPr="006E07AB">
        <w:t xml:space="preserve">, </w:t>
      </w:r>
      <w:r w:rsidRPr="006E07AB">
        <w:rPr>
          <w:i/>
          <w:iCs/>
        </w:rPr>
        <w:t>100</w:t>
      </w:r>
      <w:r w:rsidRPr="006E07AB">
        <w:t>(4), 806–823.</w:t>
      </w:r>
    </w:p>
    <w:p w14:paraId="08D693ED" w14:textId="77777777" w:rsidR="006E07AB" w:rsidRPr="006E07AB" w:rsidRDefault="006E07AB" w:rsidP="006E07AB">
      <w:pPr>
        <w:pStyle w:val="Bibliography"/>
      </w:pPr>
      <w:r w:rsidRPr="006E07AB">
        <w:t xml:space="preserve">Moore, Lowell R., Mironov, N., Portnyagin, M., Gazel, E., &amp; Bodnar, R. J. (2018). Volatile contents of primitive bubble-bearing melt inclusions from Klyuchevskoy volcano, Kamchatka: Comparison of volatile contents determined by mass-balance versus experimental homogenization. </w:t>
      </w:r>
      <w:r w:rsidRPr="006E07AB">
        <w:rPr>
          <w:i/>
          <w:iCs/>
        </w:rPr>
        <w:t xml:space="preserve">Journal of Volcanology and </w:t>
      </w:r>
      <w:r w:rsidRPr="006E07AB">
        <w:rPr>
          <w:i/>
          <w:iCs/>
        </w:rPr>
        <w:lastRenderedPageBreak/>
        <w:t>Geothermal Research</w:t>
      </w:r>
      <w:r w:rsidRPr="006E07AB">
        <w:t xml:space="preserve">, </w:t>
      </w:r>
      <w:r w:rsidRPr="006E07AB">
        <w:rPr>
          <w:i/>
          <w:iCs/>
        </w:rPr>
        <w:t>358</w:t>
      </w:r>
      <w:r w:rsidRPr="006E07AB">
        <w:t>, 124–131. https://doi.org/10.1016/j.jvolgeores.2018.03.007</w:t>
      </w:r>
    </w:p>
    <w:p w14:paraId="2AF5A41F" w14:textId="77777777" w:rsidR="006E07AB" w:rsidRPr="006E07AB" w:rsidRDefault="006E07AB" w:rsidP="006E07AB">
      <w:pPr>
        <w:pStyle w:val="Bibliography"/>
      </w:pPr>
      <w:r w:rsidRPr="006E07AB">
        <w:t xml:space="preserve">Mormone, A., Piochi, M., Bellatreccia, F., De Astis, G., Moretti, R., Ventura, G. D., et al. (2011). A CO2-rich magma source beneath the Phlegraean Volcanic District (Southern Italy): Evidence from a melt inclusion study. </w:t>
      </w:r>
      <w:r w:rsidRPr="006E07AB">
        <w:rPr>
          <w:i/>
          <w:iCs/>
        </w:rPr>
        <w:t>Chemical Geology</w:t>
      </w:r>
      <w:r w:rsidRPr="006E07AB">
        <w:t xml:space="preserve">, </w:t>
      </w:r>
      <w:r w:rsidRPr="006E07AB">
        <w:rPr>
          <w:i/>
          <w:iCs/>
        </w:rPr>
        <w:t>287</w:t>
      </w:r>
      <w:r w:rsidRPr="006E07AB">
        <w:t>(1), 66–80. https://doi.org/10.1016/j.chemgeo.2011.05.019</w:t>
      </w:r>
    </w:p>
    <w:p w14:paraId="2CA5F581" w14:textId="77777777" w:rsidR="006E07AB" w:rsidRPr="006E07AB" w:rsidRDefault="006E07AB" w:rsidP="006E07AB">
      <w:pPr>
        <w:pStyle w:val="Bibliography"/>
      </w:pPr>
      <w:r w:rsidRPr="006E07AB">
        <w:t xml:space="preserve">Myers, M. L., Geist, D. J., Rowe, M. C., Harpp, K. S., Wallace, P. J., &amp; Dufek, J. (2014). Replenishment of volatile-rich mafic magma into a degassed chamber drives mixing and eruption of Tungurahua volcano. </w:t>
      </w:r>
      <w:r w:rsidRPr="006E07AB">
        <w:rPr>
          <w:i/>
          <w:iCs/>
        </w:rPr>
        <w:t>Bulletin of Volcanology</w:t>
      </w:r>
      <w:r w:rsidRPr="006E07AB">
        <w:t xml:space="preserve">, </w:t>
      </w:r>
      <w:r w:rsidRPr="006E07AB">
        <w:rPr>
          <w:i/>
          <w:iCs/>
        </w:rPr>
        <w:t>76</w:t>
      </w:r>
      <w:r w:rsidRPr="006E07AB">
        <w:t>(11), 872. https://doi.org/10.1007/s00445-014-0872-0</w:t>
      </w:r>
    </w:p>
    <w:p w14:paraId="75C83133" w14:textId="77777777" w:rsidR="006E07AB" w:rsidRPr="006E07AB" w:rsidRDefault="006E07AB" w:rsidP="006E07AB">
      <w:pPr>
        <w:pStyle w:val="Bibliography"/>
      </w:pPr>
      <w:r w:rsidRPr="006E07AB">
        <w:t xml:space="preserve">Plechov, P., Blundy, J., Nekrylov, N., Melekhova, E., Shcherbakov, V., &amp; Tikhonova, M. S. (2015). Petrology and volatile content of magmas erupted from Tolbachik Volcano, Kamchatka, 2012–13. </w:t>
      </w:r>
      <w:r w:rsidRPr="006E07AB">
        <w:rPr>
          <w:i/>
          <w:iCs/>
        </w:rPr>
        <w:t>Journal of Volcanology and Geothermal Research</w:t>
      </w:r>
      <w:r w:rsidRPr="006E07AB">
        <w:t xml:space="preserve">, </w:t>
      </w:r>
      <w:r w:rsidRPr="006E07AB">
        <w:rPr>
          <w:i/>
          <w:iCs/>
        </w:rPr>
        <w:t>307</w:t>
      </w:r>
      <w:r w:rsidRPr="006E07AB">
        <w:t>, 182–199. https://doi.org/10.1016/j.jvolgeores.2015.08.011</w:t>
      </w:r>
    </w:p>
    <w:p w14:paraId="1C145B7A" w14:textId="77777777" w:rsidR="006E07AB" w:rsidRPr="006E07AB" w:rsidRDefault="006E07AB" w:rsidP="006E07AB">
      <w:pPr>
        <w:pStyle w:val="Bibliography"/>
      </w:pPr>
      <w:r w:rsidRPr="006E07AB">
        <w:t xml:space="preserve">Putirka, K. D. (2008). Thermometers and barometers for volcanic systems. </w:t>
      </w:r>
      <w:r w:rsidRPr="006E07AB">
        <w:rPr>
          <w:i/>
          <w:iCs/>
        </w:rPr>
        <w:t>Reviews in Mineralogy and Geochemistry</w:t>
      </w:r>
      <w:r w:rsidRPr="006E07AB">
        <w:t xml:space="preserve">, </w:t>
      </w:r>
      <w:r w:rsidRPr="006E07AB">
        <w:rPr>
          <w:i/>
          <w:iCs/>
        </w:rPr>
        <w:t>69</w:t>
      </w:r>
      <w:r w:rsidRPr="006E07AB">
        <w:t>(1), 61–120.</w:t>
      </w:r>
    </w:p>
    <w:p w14:paraId="54062B2A" w14:textId="77777777" w:rsidR="006E07AB" w:rsidRPr="006E07AB" w:rsidRDefault="006E07AB" w:rsidP="006E07AB">
      <w:pPr>
        <w:pStyle w:val="Bibliography"/>
      </w:pPr>
      <w:r w:rsidRPr="006E07AB">
        <w:t>Rasmussen, D. J., &amp; Plank, T. (2021). Melt inclusion data for the central-eastern Aleutian volcanoes [Data set]. https://ecl.earthchem.org/view.php?id=1873: EARTHCHEM. https://doi.org/10.26022/IEDA/111873</w:t>
      </w:r>
    </w:p>
    <w:p w14:paraId="0BB2CDEA" w14:textId="77777777" w:rsidR="006E07AB" w:rsidRPr="006E07AB" w:rsidRDefault="006E07AB" w:rsidP="006E07AB">
      <w:pPr>
        <w:pStyle w:val="Bibliography"/>
      </w:pPr>
      <w:r w:rsidRPr="006E07AB">
        <w:t>Rasmussen, D. J., Plank, T., Cottrell, E., Johansson, A., Lehnert, K., &amp; Hauri, E. (2022). DCO-EarthChem Melt Inclusion Expert Dataset [Data set]. https://ecl.earthchem.org/view.php?id=2364: EARTHCHEM. https://doi.org/10.26022/IEDA/112364</w:t>
      </w:r>
    </w:p>
    <w:p w14:paraId="659253CF" w14:textId="77777777" w:rsidR="006E07AB" w:rsidRPr="006E07AB" w:rsidRDefault="006E07AB" w:rsidP="006E07AB">
      <w:pPr>
        <w:pStyle w:val="Bibliography"/>
      </w:pPr>
      <w:r w:rsidRPr="006E07AB">
        <w:lastRenderedPageBreak/>
        <w:t xml:space="preserve">Rasmussen, Daniel J., Kyle, P. R., Wallace, P. J., Sims, K. W. W., Gaetani, G. A., &amp; Phillips, E. H. (2017). Understanding Degassing and Transport of CO2-rich Alkalic Magmas at Ross Island, Antarctica using Olivine-Hosted Melt Inclusions. </w:t>
      </w:r>
      <w:r w:rsidRPr="006E07AB">
        <w:rPr>
          <w:i/>
          <w:iCs/>
        </w:rPr>
        <w:t>Journal of Petrology</w:t>
      </w:r>
      <w:r w:rsidRPr="006E07AB">
        <w:t xml:space="preserve">, </w:t>
      </w:r>
      <w:r w:rsidRPr="006E07AB">
        <w:rPr>
          <w:i/>
          <w:iCs/>
        </w:rPr>
        <w:t>58</w:t>
      </w:r>
      <w:r w:rsidRPr="006E07AB">
        <w:t>(5), 841–861. https://doi.org/10.1093/petrology/egx036</w:t>
      </w:r>
    </w:p>
    <w:p w14:paraId="39A6292E" w14:textId="77777777" w:rsidR="006E07AB" w:rsidRPr="006E07AB" w:rsidRDefault="006E07AB" w:rsidP="006E07AB">
      <w:pPr>
        <w:pStyle w:val="Bibliography"/>
      </w:pPr>
      <w:r w:rsidRPr="006E07AB">
        <w:t xml:space="preserve">Ribeiro, J. M., Stern, R. J., Kelley, K. A., Shaw, A. M., Martinez, F., &amp; Ohara, Y. (2015). Composition of the slab-derived fluids released beneath the Mariana forearc: Evidence for shallow dehydration of the subducting plate. </w:t>
      </w:r>
      <w:r w:rsidRPr="006E07AB">
        <w:rPr>
          <w:i/>
          <w:iCs/>
        </w:rPr>
        <w:t>Earth and Planetary Science Letters</w:t>
      </w:r>
      <w:r w:rsidRPr="006E07AB">
        <w:t xml:space="preserve">, </w:t>
      </w:r>
      <w:r w:rsidRPr="006E07AB">
        <w:rPr>
          <w:i/>
          <w:iCs/>
        </w:rPr>
        <w:t>418</w:t>
      </w:r>
      <w:r w:rsidRPr="006E07AB">
        <w:t>, 136–148. https://doi.org/10.1016/j.epsl.2015.02.018</w:t>
      </w:r>
    </w:p>
    <w:p w14:paraId="3686A2A7" w14:textId="77777777" w:rsidR="006E07AB" w:rsidRPr="006E07AB" w:rsidRDefault="006E07AB" w:rsidP="006E07AB">
      <w:pPr>
        <w:pStyle w:val="Bibliography"/>
        <w:rPr>
          <w:lang w:val="es-CR"/>
        </w:rPr>
      </w:pPr>
      <w:r w:rsidRPr="006E07AB">
        <w:rPr>
          <w:lang w:val="es-CR"/>
        </w:rPr>
        <w:t xml:space="preserve">Roberge, J., Delgado-Granados, H., &amp; Wallace, P. J. (2009). </w:t>
      </w:r>
      <w:r w:rsidRPr="006E07AB">
        <w:t xml:space="preserve">Mafic magma recharge supplies high CO2 and SO2 gas fluxes from Popocatépetl volcano, Mexico. </w:t>
      </w:r>
      <w:r w:rsidRPr="006E07AB">
        <w:rPr>
          <w:i/>
          <w:iCs/>
          <w:lang w:val="es-CR"/>
        </w:rPr>
        <w:t>Geology</w:t>
      </w:r>
      <w:r w:rsidRPr="006E07AB">
        <w:rPr>
          <w:lang w:val="es-CR"/>
        </w:rPr>
        <w:t xml:space="preserve">, </w:t>
      </w:r>
      <w:r w:rsidRPr="006E07AB">
        <w:rPr>
          <w:i/>
          <w:iCs/>
          <w:lang w:val="es-CR"/>
        </w:rPr>
        <w:t>37</w:t>
      </w:r>
      <w:r w:rsidRPr="006E07AB">
        <w:rPr>
          <w:lang w:val="es-CR"/>
        </w:rPr>
        <w:t>(2), 107–110. https://doi.org/10.1130/G25242A.1</w:t>
      </w:r>
    </w:p>
    <w:p w14:paraId="661AAB72" w14:textId="77777777" w:rsidR="006E07AB" w:rsidRPr="006E07AB" w:rsidRDefault="006E07AB" w:rsidP="006E07AB">
      <w:pPr>
        <w:pStyle w:val="Bibliography"/>
      </w:pPr>
      <w:r w:rsidRPr="006E07AB">
        <w:rPr>
          <w:lang w:val="es-CR"/>
        </w:rPr>
        <w:t xml:space="preserve">Robidoux, P., Rotolo, S. G., Aiuppa, A., Lanzo, G., &amp; Hauri, E. H. (2017). </w:t>
      </w:r>
      <w:r w:rsidRPr="006E07AB">
        <w:t xml:space="preserve">Geochemistry and volatile content of magmas feeding explosive eruptions at Telica volcano (Nicaragua). </w:t>
      </w:r>
      <w:r w:rsidRPr="006E07AB">
        <w:rPr>
          <w:i/>
          <w:iCs/>
        </w:rPr>
        <w:t>Journal of Volcanology and Geothermal Research</w:t>
      </w:r>
      <w:r w:rsidRPr="006E07AB">
        <w:t xml:space="preserve">, </w:t>
      </w:r>
      <w:r w:rsidRPr="006E07AB">
        <w:rPr>
          <w:i/>
          <w:iCs/>
        </w:rPr>
        <w:t>341</w:t>
      </w:r>
      <w:r w:rsidRPr="006E07AB">
        <w:t>, 131–148. https://doi.org/10.1016/j.jvolgeores.2017.05.007</w:t>
      </w:r>
    </w:p>
    <w:p w14:paraId="283018E5" w14:textId="77777777" w:rsidR="006E07AB" w:rsidRPr="006E07AB" w:rsidRDefault="006E07AB" w:rsidP="006E07AB">
      <w:pPr>
        <w:pStyle w:val="Bibliography"/>
      </w:pPr>
      <w:r w:rsidRPr="006E07AB">
        <w:t xml:space="preserve">Robidoux, P., Frezzotti, M. L., Hauri, E. H., &amp; Aiuppa, A. (2018). Shrinkage Bubbles: The C–O–H–S Magmatic Fluid System at San Cristóbal Volcano. </w:t>
      </w:r>
      <w:r w:rsidRPr="006E07AB">
        <w:rPr>
          <w:i/>
          <w:iCs/>
        </w:rPr>
        <w:t>Journal of Petrology</w:t>
      </w:r>
      <w:r w:rsidRPr="006E07AB">
        <w:t xml:space="preserve">, </w:t>
      </w:r>
      <w:r w:rsidRPr="006E07AB">
        <w:rPr>
          <w:i/>
          <w:iCs/>
        </w:rPr>
        <w:t>59</w:t>
      </w:r>
      <w:r w:rsidRPr="006E07AB">
        <w:t>(11), 2093–2122. https://doi.org/10.1093/petrology/egy092</w:t>
      </w:r>
    </w:p>
    <w:p w14:paraId="5837D2EB" w14:textId="77777777" w:rsidR="006E07AB" w:rsidRPr="006E07AB" w:rsidRDefault="006E07AB" w:rsidP="006E07AB">
      <w:pPr>
        <w:pStyle w:val="Bibliography"/>
      </w:pPr>
      <w:r w:rsidRPr="006E07AB">
        <w:t xml:space="preserve">Roggensack, K. (2001a). Sizing up crystals and their melt inclusions: a new approach to crystallization studies. </w:t>
      </w:r>
      <w:r w:rsidRPr="006E07AB">
        <w:rPr>
          <w:i/>
          <w:iCs/>
        </w:rPr>
        <w:t>Earth and Planetary Science Letters</w:t>
      </w:r>
      <w:r w:rsidRPr="006E07AB">
        <w:t xml:space="preserve">, </w:t>
      </w:r>
      <w:r w:rsidRPr="006E07AB">
        <w:rPr>
          <w:i/>
          <w:iCs/>
        </w:rPr>
        <w:t>187</w:t>
      </w:r>
      <w:r w:rsidRPr="006E07AB">
        <w:t>(1), 221–237. https://doi.org/10.1016/S0012-821X(01)00269-2</w:t>
      </w:r>
    </w:p>
    <w:p w14:paraId="70A37761" w14:textId="77777777" w:rsidR="006E07AB" w:rsidRPr="006E07AB" w:rsidRDefault="006E07AB" w:rsidP="006E07AB">
      <w:pPr>
        <w:pStyle w:val="Bibliography"/>
      </w:pPr>
      <w:r w:rsidRPr="006E07AB">
        <w:lastRenderedPageBreak/>
        <w:t xml:space="preserve">Roggensack, K. (2001b). Unraveling the 1974 eruption of Fuego volcano (Guatemala) with  small crystals and their young melt inclusions. </w:t>
      </w:r>
      <w:r w:rsidRPr="006E07AB">
        <w:rPr>
          <w:i/>
          <w:iCs/>
        </w:rPr>
        <w:t>Geology</w:t>
      </w:r>
      <w:r w:rsidRPr="006E07AB">
        <w:t xml:space="preserve">, </w:t>
      </w:r>
      <w:r w:rsidRPr="006E07AB">
        <w:rPr>
          <w:i/>
          <w:iCs/>
        </w:rPr>
        <w:t>29</w:t>
      </w:r>
      <w:r w:rsidRPr="006E07AB">
        <w:t>(10), 911–914. https://doi.org/10.1130/0091-7613(2001)029&lt;0911:UTEOFV&gt;2.0.CO;2</w:t>
      </w:r>
    </w:p>
    <w:p w14:paraId="4A27C7AA" w14:textId="77777777" w:rsidR="006E07AB" w:rsidRPr="006E07AB" w:rsidRDefault="006E07AB" w:rsidP="006E07AB">
      <w:pPr>
        <w:pStyle w:val="Bibliography"/>
      </w:pPr>
      <w:r w:rsidRPr="006E07AB">
        <w:t xml:space="preserve">Roggensack, K., Hervig, R. L., McKnight, S. B., &amp; Williams, S. N. (1997). Explosive basaltic volcanism from Cerro Negro volcano: influence of volatiles on eruptive style. </w:t>
      </w:r>
      <w:r w:rsidRPr="006E07AB">
        <w:rPr>
          <w:i/>
          <w:iCs/>
        </w:rPr>
        <w:t>Science</w:t>
      </w:r>
      <w:r w:rsidRPr="006E07AB">
        <w:t xml:space="preserve">, </w:t>
      </w:r>
      <w:r w:rsidRPr="006E07AB">
        <w:rPr>
          <w:i/>
          <w:iCs/>
        </w:rPr>
        <w:t>277</w:t>
      </w:r>
      <w:r w:rsidRPr="006E07AB">
        <w:t>(5332), 1639–1642.</w:t>
      </w:r>
    </w:p>
    <w:p w14:paraId="73238F4F" w14:textId="77777777" w:rsidR="006E07AB" w:rsidRPr="006E07AB" w:rsidRDefault="006E07AB" w:rsidP="006E07AB">
      <w:pPr>
        <w:pStyle w:val="Bibliography"/>
      </w:pPr>
      <w:r w:rsidRPr="006E07AB">
        <w:t xml:space="preserve">Rose-Koga, E. F., Koga, K. T., Schiano, P., Le Voyer, M., Shimizu, N., Whitehouse, M. J., &amp; Clocchiatti, R. (2012). Mantle source heterogeneity for South Tyrrhenian magmas revealed by Pb isotopes and halogen contents of olivine-hosted melt inclusions. </w:t>
      </w:r>
      <w:r w:rsidRPr="006E07AB">
        <w:rPr>
          <w:i/>
          <w:iCs/>
        </w:rPr>
        <w:t>Chemical Geology</w:t>
      </w:r>
      <w:r w:rsidRPr="006E07AB">
        <w:t xml:space="preserve">, </w:t>
      </w:r>
      <w:r w:rsidRPr="006E07AB">
        <w:rPr>
          <w:i/>
          <w:iCs/>
        </w:rPr>
        <w:t>334</w:t>
      </w:r>
      <w:r w:rsidRPr="006E07AB">
        <w:t>, 266–279. https://doi.org/10.1016/j.chemgeo.2012.10.033</w:t>
      </w:r>
    </w:p>
    <w:p w14:paraId="363DBFA3" w14:textId="77777777" w:rsidR="006E07AB" w:rsidRPr="006E07AB" w:rsidRDefault="006E07AB" w:rsidP="006E07AB">
      <w:pPr>
        <w:pStyle w:val="Bibliography"/>
      </w:pPr>
      <w:r w:rsidRPr="006E07AB">
        <w:t xml:space="preserve">Ruscitto, D. M., Wallace, P. J., Johnson, E. R., Kent, A. J. R., &amp; Bindeman, I. N. (2010). Volatile contents of mafic magmas from cinder cones in the Central Oregon High Cascades: Implications for magma formation and mantle conditions in a hot arc. </w:t>
      </w:r>
      <w:r w:rsidRPr="006E07AB">
        <w:rPr>
          <w:i/>
          <w:iCs/>
        </w:rPr>
        <w:t>Earth and Planetary Science Letters</w:t>
      </w:r>
      <w:r w:rsidRPr="006E07AB">
        <w:t xml:space="preserve">, </w:t>
      </w:r>
      <w:r w:rsidRPr="006E07AB">
        <w:rPr>
          <w:i/>
          <w:iCs/>
        </w:rPr>
        <w:t>298</w:t>
      </w:r>
      <w:r w:rsidRPr="006E07AB">
        <w:t>(1), 153–161. https://doi.org/10.1016/j.epsl.2010.07.037</w:t>
      </w:r>
    </w:p>
    <w:p w14:paraId="79EDA674" w14:textId="77777777" w:rsidR="006E07AB" w:rsidRPr="006E07AB" w:rsidRDefault="006E07AB" w:rsidP="006E07AB">
      <w:pPr>
        <w:pStyle w:val="Bibliography"/>
      </w:pPr>
      <w:r w:rsidRPr="006E07AB">
        <w:t xml:space="preserve">Ruscitto, D. M., Wallace, P. J., &amp; Kent, A. J. R. (2011). Revisiting the compositions and volatile contents of olivine-hosted melt inclusions from the Mount Shasta region: implications for the formation of high-Mg andesites. </w:t>
      </w:r>
      <w:r w:rsidRPr="006E07AB">
        <w:rPr>
          <w:i/>
          <w:iCs/>
        </w:rPr>
        <w:t>Contributions to Mineralogy and Petrology</w:t>
      </w:r>
      <w:r w:rsidRPr="006E07AB">
        <w:t xml:space="preserve">, </w:t>
      </w:r>
      <w:r w:rsidRPr="006E07AB">
        <w:rPr>
          <w:i/>
          <w:iCs/>
        </w:rPr>
        <w:t>162</w:t>
      </w:r>
      <w:r w:rsidRPr="006E07AB">
        <w:t>(1), 109–132. https://doi.org/10.1007/s00410-010-0587-y</w:t>
      </w:r>
    </w:p>
    <w:p w14:paraId="2D17B2F8" w14:textId="77777777" w:rsidR="006E07AB" w:rsidRPr="006E07AB" w:rsidRDefault="006E07AB" w:rsidP="006E07AB">
      <w:pPr>
        <w:pStyle w:val="Bibliography"/>
      </w:pPr>
      <w:r w:rsidRPr="006E07AB">
        <w:t xml:space="preserve">Ruth, D. C. S., Cottrell, E., Cortés, J. A., Kelley, K. A., &amp; Calder, E. S. (2016). From Passive Degassing to Violent Strombolian Eruption: the Case of the 2008 </w:t>
      </w:r>
      <w:r w:rsidRPr="006E07AB">
        <w:lastRenderedPageBreak/>
        <w:t xml:space="preserve">Eruption of Llaima Volcano, Chile. </w:t>
      </w:r>
      <w:r w:rsidRPr="006E07AB">
        <w:rPr>
          <w:i/>
          <w:iCs/>
        </w:rPr>
        <w:t>Journal of Petrology</w:t>
      </w:r>
      <w:r w:rsidRPr="006E07AB">
        <w:t xml:space="preserve">, </w:t>
      </w:r>
      <w:r w:rsidRPr="006E07AB">
        <w:rPr>
          <w:i/>
          <w:iCs/>
        </w:rPr>
        <w:t>57</w:t>
      </w:r>
      <w:r w:rsidRPr="006E07AB">
        <w:t>(9), 1833–1864. https://doi.org/10.1093/petrology/egw063</w:t>
      </w:r>
    </w:p>
    <w:p w14:paraId="01398D45" w14:textId="77777777" w:rsidR="006E07AB" w:rsidRPr="006E07AB" w:rsidRDefault="006E07AB" w:rsidP="006E07AB">
      <w:pPr>
        <w:pStyle w:val="Bibliography"/>
      </w:pPr>
      <w:r w:rsidRPr="006E07AB">
        <w:t xml:space="preserve">Ryan, M. P. (1987). The elasticity and contractancy of Hawaiian olivine tholeiite, and its role in the stability and structural evolution of sub-caldera magma reservoirs and rift systems. In Volcanism in Hawaii. </w:t>
      </w:r>
      <w:r w:rsidRPr="006E07AB">
        <w:rPr>
          <w:i/>
          <w:iCs/>
        </w:rPr>
        <w:t>US Geol. Surv. Prof. Pap.</w:t>
      </w:r>
      <w:r w:rsidRPr="006E07AB">
        <w:t xml:space="preserve">, </w:t>
      </w:r>
      <w:r w:rsidRPr="006E07AB">
        <w:rPr>
          <w:i/>
          <w:iCs/>
        </w:rPr>
        <w:t>1350</w:t>
      </w:r>
      <w:r w:rsidRPr="006E07AB">
        <w:t>, 1395–1447.</w:t>
      </w:r>
    </w:p>
    <w:p w14:paraId="17ED33E3" w14:textId="77777777" w:rsidR="006E07AB" w:rsidRPr="006E07AB" w:rsidRDefault="006E07AB" w:rsidP="006E07AB">
      <w:pPr>
        <w:pStyle w:val="Bibliography"/>
      </w:pPr>
      <w:r w:rsidRPr="006E07AB">
        <w:t xml:space="preserve">Saal, A. E., Hauri, E. H., Langmuir, C. H., &amp; Perfit, M. R. (2002). Vapour undersaturation in primitive mid-ocean-ridge basalt and the volatile content of Earth’s upper mantle. </w:t>
      </w:r>
      <w:r w:rsidRPr="006E07AB">
        <w:rPr>
          <w:i/>
          <w:iCs/>
        </w:rPr>
        <w:t>Nature</w:t>
      </w:r>
      <w:r w:rsidRPr="006E07AB">
        <w:t xml:space="preserve">, </w:t>
      </w:r>
      <w:r w:rsidRPr="006E07AB">
        <w:rPr>
          <w:i/>
          <w:iCs/>
        </w:rPr>
        <w:t>419</w:t>
      </w:r>
      <w:r w:rsidRPr="006E07AB">
        <w:t>(6906), 451–455. https://doi.org/10.1038/nature01073</w:t>
      </w:r>
    </w:p>
    <w:p w14:paraId="01EC3834" w14:textId="77777777" w:rsidR="006E07AB" w:rsidRPr="006E07AB" w:rsidRDefault="006E07AB" w:rsidP="006E07AB">
      <w:pPr>
        <w:pStyle w:val="Bibliography"/>
      </w:pPr>
      <w:r w:rsidRPr="006E07AB">
        <w:t xml:space="preserve">Sadofsky, S. J., Portnyagin, M., Hoernle, K., &amp; van den Bogaard, P. (2008). Subduction cycling of volatiles and trace elements through the Central American volcanic arc: evidence from melt inclusions. </w:t>
      </w:r>
      <w:r w:rsidRPr="006E07AB">
        <w:rPr>
          <w:i/>
          <w:iCs/>
        </w:rPr>
        <w:t>Contributions to Mineralogy and Petrology</w:t>
      </w:r>
      <w:r w:rsidRPr="006E07AB">
        <w:t xml:space="preserve">, </w:t>
      </w:r>
      <w:r w:rsidRPr="006E07AB">
        <w:rPr>
          <w:i/>
          <w:iCs/>
        </w:rPr>
        <w:t>155</w:t>
      </w:r>
      <w:r w:rsidRPr="006E07AB">
        <w:t>(4), 433–456. https://doi.org/10.1007/s00410-007-0251-3</w:t>
      </w:r>
    </w:p>
    <w:p w14:paraId="5E34CC5D" w14:textId="77777777" w:rsidR="006E07AB" w:rsidRPr="006E07AB" w:rsidRDefault="006E07AB" w:rsidP="006E07AB">
      <w:pPr>
        <w:pStyle w:val="Bibliography"/>
      </w:pPr>
      <w:r w:rsidRPr="006E07AB">
        <w:t xml:space="preserve">Schipper, C. I., White, J. D. L., &amp; Houghton, B. F. (2011). Textural, geochemical, and volatile evidence for a Strombolian-like eruption sequence at Lō`ihi Seamount, Hawai`i. </w:t>
      </w:r>
      <w:r w:rsidRPr="006E07AB">
        <w:rPr>
          <w:i/>
          <w:iCs/>
        </w:rPr>
        <w:t>Journal of Volcanology and Geothermal Research</w:t>
      </w:r>
      <w:r w:rsidRPr="006E07AB">
        <w:t xml:space="preserve">, </w:t>
      </w:r>
      <w:r w:rsidRPr="006E07AB">
        <w:rPr>
          <w:i/>
          <w:iCs/>
        </w:rPr>
        <w:t>207</w:t>
      </w:r>
      <w:r w:rsidRPr="006E07AB">
        <w:t>(1), 16–32. https://doi.org/10.1016/j.jvolgeores.2011.08.001</w:t>
      </w:r>
    </w:p>
    <w:p w14:paraId="2A90E717" w14:textId="77777777" w:rsidR="006E07AB" w:rsidRPr="006E07AB" w:rsidRDefault="006E07AB" w:rsidP="006E07AB">
      <w:pPr>
        <w:pStyle w:val="Bibliography"/>
      </w:pPr>
      <w:r w:rsidRPr="006E07AB">
        <w:t xml:space="preserve">Shaw, A. M., Behn, M. D., Humphris, S. E., Sohn, R. A., &amp; Gregg, P. M. (2010). Deep pooling of low degree melts and volatile fluxes at the 85°E segment of the Gakkel Ridge: Evidence from olivine-hosted melt inclusions and glasses. </w:t>
      </w:r>
      <w:r w:rsidRPr="006E07AB">
        <w:rPr>
          <w:i/>
          <w:iCs/>
        </w:rPr>
        <w:t>Earth and Planetary Science Letters</w:t>
      </w:r>
      <w:r w:rsidRPr="006E07AB">
        <w:t xml:space="preserve">, </w:t>
      </w:r>
      <w:r w:rsidRPr="006E07AB">
        <w:rPr>
          <w:i/>
          <w:iCs/>
        </w:rPr>
        <w:t>289</w:t>
      </w:r>
      <w:r w:rsidRPr="006E07AB">
        <w:t>(3), 311–322. https://doi.org/10.1016/j.epsl.2009.11.018</w:t>
      </w:r>
    </w:p>
    <w:p w14:paraId="13FE213E" w14:textId="77777777" w:rsidR="006E07AB" w:rsidRPr="006E07AB" w:rsidRDefault="006E07AB" w:rsidP="006E07AB">
      <w:pPr>
        <w:pStyle w:val="Bibliography"/>
      </w:pPr>
      <w:r w:rsidRPr="006E07AB">
        <w:lastRenderedPageBreak/>
        <w:t xml:space="preserve">Sides, I., Edmonds, M., Maclennan, J., Houghton, B. F., Swanson, D. A., &amp; Steele-MacInnis, M. J. (2014). Magma mixing and high fountaining during the 1959 Kīlauea Iki eruption, Hawai ‘i. </w:t>
      </w:r>
      <w:r w:rsidRPr="006E07AB">
        <w:rPr>
          <w:i/>
          <w:iCs/>
        </w:rPr>
        <w:t>Earth and Planetary Science Letters</w:t>
      </w:r>
      <w:r w:rsidRPr="006E07AB">
        <w:t xml:space="preserve">, </w:t>
      </w:r>
      <w:r w:rsidRPr="006E07AB">
        <w:rPr>
          <w:i/>
          <w:iCs/>
        </w:rPr>
        <w:t>400</w:t>
      </w:r>
      <w:r w:rsidRPr="006E07AB">
        <w:t>, 102–112.</w:t>
      </w:r>
    </w:p>
    <w:p w14:paraId="174E10BB" w14:textId="77777777" w:rsidR="006E07AB" w:rsidRPr="006E07AB" w:rsidRDefault="006E07AB" w:rsidP="006E07AB">
      <w:pPr>
        <w:pStyle w:val="Bibliography"/>
      </w:pPr>
      <w:r w:rsidRPr="006E07AB">
        <w:t xml:space="preserve">Span, R., &amp; Wagner, W. (1996). A new equation of state for carbon dioxide covering the fluid region from the triple‐point temperature to 1100 K at pressures up to 800 MPa. </w:t>
      </w:r>
      <w:r w:rsidRPr="006E07AB">
        <w:rPr>
          <w:i/>
          <w:iCs/>
        </w:rPr>
        <w:t>Journal of Physical and Chemical Reference Data</w:t>
      </w:r>
      <w:r w:rsidRPr="006E07AB">
        <w:t xml:space="preserve">, </w:t>
      </w:r>
      <w:r w:rsidRPr="006E07AB">
        <w:rPr>
          <w:i/>
          <w:iCs/>
        </w:rPr>
        <w:t>25</w:t>
      </w:r>
      <w:r w:rsidRPr="006E07AB">
        <w:t>(6), 1509–1596.</w:t>
      </w:r>
    </w:p>
    <w:p w14:paraId="28E49B2B" w14:textId="77777777" w:rsidR="006E07AB" w:rsidRPr="006E07AB" w:rsidRDefault="006E07AB" w:rsidP="006E07AB">
      <w:pPr>
        <w:pStyle w:val="Bibliography"/>
      </w:pPr>
      <w:r w:rsidRPr="006E07AB">
        <w:t xml:space="preserve">Sterner, S. M., &amp; Pitzer, K. S. (1994). An equation of state for carbon dioxide valid from zero to extreme pressures. </w:t>
      </w:r>
      <w:r w:rsidRPr="006E07AB">
        <w:rPr>
          <w:i/>
          <w:iCs/>
        </w:rPr>
        <w:t>Contributions to Mineralogy and Petrology</w:t>
      </w:r>
      <w:r w:rsidRPr="006E07AB">
        <w:t xml:space="preserve">, </w:t>
      </w:r>
      <w:r w:rsidRPr="006E07AB">
        <w:rPr>
          <w:i/>
          <w:iCs/>
        </w:rPr>
        <w:t>117</w:t>
      </w:r>
      <w:r w:rsidRPr="006E07AB">
        <w:t>(4), 362–374.</w:t>
      </w:r>
    </w:p>
    <w:p w14:paraId="6521942A" w14:textId="77777777" w:rsidR="006E07AB" w:rsidRPr="006E07AB" w:rsidRDefault="006E07AB" w:rsidP="006E07AB">
      <w:pPr>
        <w:pStyle w:val="Bibliography"/>
      </w:pPr>
      <w:r w:rsidRPr="006E07AB">
        <w:t xml:space="preserve">Taracsák, Z., Hartley, M. E., Burgess, R., Edmonds, M., Iddon, F., &amp; Longpré, M.-A. (2019). High fluxes of deep volatiles from ocean island volcanoes: Insights from El Hierro, Canary Islands. </w:t>
      </w:r>
      <w:r w:rsidRPr="006E07AB">
        <w:rPr>
          <w:i/>
          <w:iCs/>
        </w:rPr>
        <w:t>Geochimica et Cosmochimica Acta</w:t>
      </w:r>
      <w:r w:rsidRPr="006E07AB">
        <w:t xml:space="preserve">, </w:t>
      </w:r>
      <w:r w:rsidRPr="006E07AB">
        <w:rPr>
          <w:i/>
          <w:iCs/>
        </w:rPr>
        <w:t>258</w:t>
      </w:r>
      <w:r w:rsidRPr="006E07AB">
        <w:t>, 19–36. https://doi.org/10.1016/j.gca.2019.05.020</w:t>
      </w:r>
    </w:p>
    <w:p w14:paraId="543DFD67" w14:textId="77777777" w:rsidR="006E07AB" w:rsidRPr="006E07AB" w:rsidRDefault="006E07AB" w:rsidP="006E07AB">
      <w:pPr>
        <w:pStyle w:val="Bibliography"/>
      </w:pPr>
      <w:r w:rsidRPr="006E07AB">
        <w:t xml:space="preserve">Venugopal, S., Moune, S., &amp; Williams-Jones, G. (2016). Investigating the subsurface connection beneath Cerro Negro volcano and the El Hoyo Complex, Nicaragua. </w:t>
      </w:r>
      <w:r w:rsidRPr="006E07AB">
        <w:rPr>
          <w:i/>
          <w:iCs/>
        </w:rPr>
        <w:t>Journal of Volcanology and Geothermal Research</w:t>
      </w:r>
      <w:r w:rsidRPr="006E07AB">
        <w:t xml:space="preserve">, </w:t>
      </w:r>
      <w:r w:rsidRPr="006E07AB">
        <w:rPr>
          <w:i/>
          <w:iCs/>
        </w:rPr>
        <w:t>325</w:t>
      </w:r>
      <w:r w:rsidRPr="006E07AB">
        <w:t>, 211–224. https://doi.org/10.1016/j.jvolgeores.2016.06.001</w:t>
      </w:r>
    </w:p>
    <w:p w14:paraId="692F32B4" w14:textId="77777777" w:rsidR="006E07AB" w:rsidRPr="006E07AB" w:rsidRDefault="006E07AB" w:rsidP="006E07AB">
      <w:pPr>
        <w:pStyle w:val="Bibliography"/>
      </w:pPr>
      <w:r w:rsidRPr="006E07AB">
        <w:t xml:space="preserve">Venugopal, S., Moune, S., Williams-Jones, G., Druitt, T., Vigouroux, N., Wilson, A., &amp; Russell, J. K. (2020a). Two distinct mantle sources beneath the Garibaldi Volcanic Belt: Insight from olivine-hosted melt inclusions. </w:t>
      </w:r>
      <w:r w:rsidRPr="006E07AB">
        <w:rPr>
          <w:i/>
          <w:iCs/>
        </w:rPr>
        <w:t>Chemical Geology</w:t>
      </w:r>
      <w:r w:rsidRPr="006E07AB">
        <w:t xml:space="preserve">, </w:t>
      </w:r>
      <w:r w:rsidRPr="006E07AB">
        <w:rPr>
          <w:i/>
          <w:iCs/>
        </w:rPr>
        <w:t>532</w:t>
      </w:r>
      <w:r w:rsidRPr="006E07AB">
        <w:t>, 119346. https://doi.org/10.1016/j.chemgeo.2019.119346</w:t>
      </w:r>
    </w:p>
    <w:p w14:paraId="52B91EDF" w14:textId="77777777" w:rsidR="006E07AB" w:rsidRPr="006E07AB" w:rsidRDefault="006E07AB" w:rsidP="006E07AB">
      <w:pPr>
        <w:pStyle w:val="Bibliography"/>
      </w:pPr>
      <w:r w:rsidRPr="006E07AB">
        <w:lastRenderedPageBreak/>
        <w:t xml:space="preserve">Venugopal, S., Moune, S., Williams-Jones, G., Druitt, T., Vigouroux, N., Wilson, A., &amp; Russell, J. K. (2020b). Two distinct mantle sources beneath the Garibaldi Volcanic Belt: Insight from olivine-hosted melt inclusions. </w:t>
      </w:r>
      <w:r w:rsidRPr="006E07AB">
        <w:rPr>
          <w:i/>
          <w:iCs/>
        </w:rPr>
        <w:t>Chemical Geology</w:t>
      </w:r>
      <w:r w:rsidRPr="006E07AB">
        <w:t xml:space="preserve">, </w:t>
      </w:r>
      <w:r w:rsidRPr="006E07AB">
        <w:rPr>
          <w:i/>
          <w:iCs/>
        </w:rPr>
        <w:t>532</w:t>
      </w:r>
      <w:r w:rsidRPr="006E07AB">
        <w:t>, 119346. https://doi.org/10.1016/j.chemgeo.2019.119346</w:t>
      </w:r>
    </w:p>
    <w:p w14:paraId="22E2380A" w14:textId="77777777" w:rsidR="006E07AB" w:rsidRPr="006E07AB" w:rsidRDefault="006E07AB" w:rsidP="006E07AB">
      <w:pPr>
        <w:pStyle w:val="Bibliography"/>
      </w:pPr>
      <w:r w:rsidRPr="006E07AB">
        <w:t xml:space="preserve">Vigouroux, N., Wallace, P. J., &amp; Kent, A. J. R. (2008). Volatiles in High-K Magmas from the Western Trans-Mexican Volcanic Belt: Evidence for Fluid Fluxing and Extreme Enrichment of the Mantle Wedge by Subduction Processes. </w:t>
      </w:r>
      <w:r w:rsidRPr="006E07AB">
        <w:rPr>
          <w:i/>
          <w:iCs/>
        </w:rPr>
        <w:t>Journal of Petrology</w:t>
      </w:r>
      <w:r w:rsidRPr="006E07AB">
        <w:t xml:space="preserve">, </w:t>
      </w:r>
      <w:r w:rsidRPr="006E07AB">
        <w:rPr>
          <w:i/>
          <w:iCs/>
        </w:rPr>
        <w:t>49</w:t>
      </w:r>
      <w:r w:rsidRPr="006E07AB">
        <w:t>(9), 1589–1618. https://doi.org/10.1093/petrology/egn039</w:t>
      </w:r>
    </w:p>
    <w:p w14:paraId="5B8CA81B" w14:textId="77777777" w:rsidR="006E07AB" w:rsidRPr="006E07AB" w:rsidRDefault="006E07AB" w:rsidP="006E07AB">
      <w:pPr>
        <w:pStyle w:val="Bibliography"/>
      </w:pPr>
      <w:r w:rsidRPr="006E07AB">
        <w:t xml:space="preserve">Wade, J. A., Plank, T., Melson, W. G., Soto, G. J., &amp; Hauri, E. H. (2006). The volatile content of magmas from Arenal volcano, Costa Rica. </w:t>
      </w:r>
      <w:r w:rsidRPr="006E07AB">
        <w:rPr>
          <w:i/>
          <w:iCs/>
        </w:rPr>
        <w:t>Journal of Volcanology and Geothermal Research</w:t>
      </w:r>
      <w:r w:rsidRPr="006E07AB">
        <w:t xml:space="preserve">, </w:t>
      </w:r>
      <w:r w:rsidRPr="006E07AB">
        <w:rPr>
          <w:i/>
          <w:iCs/>
        </w:rPr>
        <w:t>157</w:t>
      </w:r>
      <w:r w:rsidRPr="006E07AB">
        <w:t>(1), 94–120. https://doi.org/10.1016/j.jvolgeores.2006.03.045</w:t>
      </w:r>
    </w:p>
    <w:p w14:paraId="3E19F0CC" w14:textId="77777777" w:rsidR="006E07AB" w:rsidRPr="006E07AB" w:rsidRDefault="006E07AB" w:rsidP="006E07AB">
      <w:pPr>
        <w:pStyle w:val="Bibliography"/>
      </w:pPr>
      <w:r w:rsidRPr="006E07AB">
        <w:t xml:space="preserve">Wallace, P. J., Kamenetsky, V. S., &amp; Cervantes, P. (2015). Melt inclusion CO2 contents, pressures of olivine crystallization, and the problem of shrinkage bubbles. </w:t>
      </w:r>
      <w:r w:rsidRPr="006E07AB">
        <w:rPr>
          <w:i/>
          <w:iCs/>
        </w:rPr>
        <w:t>American Mineralogist</w:t>
      </w:r>
      <w:r w:rsidRPr="006E07AB">
        <w:t xml:space="preserve">, </w:t>
      </w:r>
      <w:r w:rsidRPr="006E07AB">
        <w:rPr>
          <w:i/>
          <w:iCs/>
        </w:rPr>
        <w:t>100</w:t>
      </w:r>
      <w:r w:rsidRPr="006E07AB">
        <w:t>(4), 787–794. https://doi.org/10.2138/am-2015-5029</w:t>
      </w:r>
    </w:p>
    <w:p w14:paraId="0437858C" w14:textId="77777777" w:rsidR="006E07AB" w:rsidRPr="006E07AB" w:rsidRDefault="006E07AB" w:rsidP="006E07AB">
      <w:pPr>
        <w:pStyle w:val="Bibliography"/>
      </w:pPr>
      <w:r w:rsidRPr="006E07AB">
        <w:t xml:space="preserve">Walowski, K. J., Wallace, P. J., Clynne, M. A., Rasmussen, D. J., &amp; Weis, D. (2016). Slab melting and magma formation beneath the southern Cascade arc. </w:t>
      </w:r>
      <w:r w:rsidRPr="006E07AB">
        <w:rPr>
          <w:i/>
          <w:iCs/>
        </w:rPr>
        <w:t>Earth and Planetary Science Letters</w:t>
      </w:r>
      <w:r w:rsidRPr="006E07AB">
        <w:t xml:space="preserve">, </w:t>
      </w:r>
      <w:r w:rsidRPr="006E07AB">
        <w:rPr>
          <w:i/>
          <w:iCs/>
        </w:rPr>
        <w:t>446</w:t>
      </w:r>
      <w:r w:rsidRPr="006E07AB">
        <w:t>, 100–112. https://doi.org/10.1016/j.epsl.2016.03.044</w:t>
      </w:r>
    </w:p>
    <w:p w14:paraId="610B119E" w14:textId="77777777" w:rsidR="006E07AB" w:rsidRPr="006E07AB" w:rsidRDefault="006E07AB" w:rsidP="006E07AB">
      <w:pPr>
        <w:pStyle w:val="Bibliography"/>
      </w:pPr>
      <w:r w:rsidRPr="006E07AB">
        <w:rPr>
          <w:lang w:val="fr-CH"/>
        </w:rPr>
        <w:t xml:space="preserve">Walowski, K. J., Kirstein, L. A., De Hoog, J. C. M., Elliott, T. R., Savov, I. P., &amp; Jones, R. E. (2019). </w:t>
      </w:r>
      <w:r w:rsidRPr="006E07AB">
        <w:t xml:space="preserve">Investigating ocean island mantle source heterogeneity with boron isotopes in melt inclusions. </w:t>
      </w:r>
      <w:r w:rsidRPr="006E07AB">
        <w:rPr>
          <w:i/>
          <w:iCs/>
        </w:rPr>
        <w:t>Earth and Planetary Science Letters</w:t>
      </w:r>
      <w:r w:rsidRPr="006E07AB">
        <w:t xml:space="preserve">, </w:t>
      </w:r>
      <w:r w:rsidRPr="006E07AB">
        <w:rPr>
          <w:i/>
          <w:iCs/>
        </w:rPr>
        <w:t>508</w:t>
      </w:r>
      <w:r w:rsidRPr="006E07AB">
        <w:t>, 97–108. https://doi.org/10.1016/j.epsl.2018.12.005</w:t>
      </w:r>
    </w:p>
    <w:p w14:paraId="00AFB85D" w14:textId="77777777" w:rsidR="006E07AB" w:rsidRPr="006E07AB" w:rsidRDefault="006E07AB" w:rsidP="006E07AB">
      <w:pPr>
        <w:pStyle w:val="Bibliography"/>
      </w:pPr>
      <w:r w:rsidRPr="006E07AB">
        <w:lastRenderedPageBreak/>
        <w:t xml:space="preserve">Wanless, V. D., &amp; Shaw, A. M. (2012). Lower crustal crystallization and melt evolution at mid-ocean ridges. </w:t>
      </w:r>
      <w:r w:rsidRPr="006E07AB">
        <w:rPr>
          <w:i/>
          <w:iCs/>
        </w:rPr>
        <w:t>Nature Geoscience</w:t>
      </w:r>
      <w:r w:rsidRPr="006E07AB">
        <w:t xml:space="preserve">, </w:t>
      </w:r>
      <w:r w:rsidRPr="006E07AB">
        <w:rPr>
          <w:i/>
          <w:iCs/>
        </w:rPr>
        <w:t>5</w:t>
      </w:r>
      <w:r w:rsidRPr="006E07AB">
        <w:t>(9), 651–655. https://doi.org/10.1038/ngeo1552</w:t>
      </w:r>
    </w:p>
    <w:p w14:paraId="704072B7" w14:textId="77777777" w:rsidR="006E07AB" w:rsidRPr="006E07AB" w:rsidRDefault="006E07AB" w:rsidP="006E07AB">
      <w:pPr>
        <w:pStyle w:val="Bibliography"/>
      </w:pPr>
      <w:r w:rsidRPr="006E07AB">
        <w:t xml:space="preserve">Wanless, V. D., Behn, M. D., Shaw, A. M., &amp; Plank, T. (2014). Variations in melting dynamics and mantle compositions along the Eastern Volcanic Zone of the Gakkel Ridge: insights from olivine-hosted melt inclusions. </w:t>
      </w:r>
      <w:r w:rsidRPr="006E07AB">
        <w:rPr>
          <w:i/>
          <w:iCs/>
        </w:rPr>
        <w:t>Contributions to Mineralogy and Petrology</w:t>
      </w:r>
      <w:r w:rsidRPr="006E07AB">
        <w:t xml:space="preserve">, </w:t>
      </w:r>
      <w:r w:rsidRPr="006E07AB">
        <w:rPr>
          <w:i/>
          <w:iCs/>
        </w:rPr>
        <w:t>167</w:t>
      </w:r>
      <w:r w:rsidRPr="006E07AB">
        <w:t>(5), 1005. https://doi.org/10.1007/s00410-014-1005-7</w:t>
      </w:r>
    </w:p>
    <w:p w14:paraId="737DD9C1" w14:textId="77777777" w:rsidR="006E07AB" w:rsidRPr="006E07AB" w:rsidRDefault="006E07AB" w:rsidP="006E07AB">
      <w:pPr>
        <w:pStyle w:val="Bibliography"/>
      </w:pPr>
      <w:r w:rsidRPr="006E07AB">
        <w:t xml:space="preserve">Wanless, V. D., Shaw, A. M., Behn, M. D., Soule, S. A., Escartín, J., &amp; Hamelin, C. (2015). Magmatic plumbing at Lucky Strike volcano based on olivine-hosted melt inclusion compositions. </w:t>
      </w:r>
      <w:r w:rsidRPr="006E07AB">
        <w:rPr>
          <w:i/>
          <w:iCs/>
        </w:rPr>
        <w:t>Geochemistry, Geophysics, Geosystems</w:t>
      </w:r>
      <w:r w:rsidRPr="006E07AB">
        <w:t xml:space="preserve">, </w:t>
      </w:r>
      <w:r w:rsidRPr="006E07AB">
        <w:rPr>
          <w:i/>
          <w:iCs/>
        </w:rPr>
        <w:t>16</w:t>
      </w:r>
      <w:r w:rsidRPr="006E07AB">
        <w:t>(1), 126–147. https://doi.org/10.1002/2014GC005517</w:t>
      </w:r>
    </w:p>
    <w:p w14:paraId="3E17AF7C" w14:textId="77777777" w:rsidR="006E07AB" w:rsidRPr="006E07AB" w:rsidRDefault="006E07AB" w:rsidP="006E07AB">
      <w:pPr>
        <w:pStyle w:val="Bibliography"/>
        <w:rPr>
          <w:lang w:val="es-CR"/>
        </w:rPr>
      </w:pPr>
      <w:r w:rsidRPr="006E07AB">
        <w:t xml:space="preserve">Wieser, P., Petrelli, M., Lubbers, J., Wieser, E., Ozaydin, S., Kent, A., &amp; Till, C. (2022). Thermobar: An open-source Python3 tool for thermobarometry and hygrometry. </w:t>
      </w:r>
      <w:r w:rsidRPr="006E07AB">
        <w:rPr>
          <w:i/>
          <w:iCs/>
          <w:lang w:val="es-CR"/>
        </w:rPr>
        <w:t>Volcanica</w:t>
      </w:r>
      <w:r w:rsidRPr="006E07AB">
        <w:rPr>
          <w:lang w:val="es-CR"/>
        </w:rPr>
        <w:t xml:space="preserve">, </w:t>
      </w:r>
      <w:r w:rsidRPr="006E07AB">
        <w:rPr>
          <w:i/>
          <w:iCs/>
          <w:lang w:val="es-CR"/>
        </w:rPr>
        <w:t>5</w:t>
      </w:r>
      <w:r w:rsidRPr="006E07AB">
        <w:rPr>
          <w:lang w:val="es-CR"/>
        </w:rPr>
        <w:t>(2), 349–384. https://doi.org/10.30909/vol.05.02.349384</w:t>
      </w:r>
    </w:p>
    <w:p w14:paraId="2DB3F0F4" w14:textId="77777777" w:rsidR="006E07AB" w:rsidRPr="006E07AB" w:rsidRDefault="006E07AB" w:rsidP="006E07AB">
      <w:pPr>
        <w:pStyle w:val="Bibliography"/>
      </w:pPr>
      <w:r w:rsidRPr="006E07AB">
        <w:rPr>
          <w:lang w:val="es-CR"/>
        </w:rPr>
        <w:t xml:space="preserve">Wieser, P. E., &amp; DeVitre, C. L. (2023, April 4). </w:t>
      </w:r>
      <w:r w:rsidRPr="006E07AB">
        <w:t>DiadFit: An Open-SourcePython3 Tool for Peak fitting of Raman Data from silicate melts and CO2 fluids. EarthArXiv. https://doi.org/10.31223/X5CQ1F</w:t>
      </w:r>
    </w:p>
    <w:p w14:paraId="6B2F905D" w14:textId="77777777" w:rsidR="006E07AB" w:rsidRPr="006E07AB" w:rsidRDefault="006E07AB" w:rsidP="006E07AB">
      <w:pPr>
        <w:pStyle w:val="Bibliography"/>
      </w:pPr>
      <w:r w:rsidRPr="006E07AB">
        <w:t xml:space="preserve">Wieser, P. E., Lamadrid, H., Maclennan, J., Edmonds, M., Matthews, S., Iacovino, K., et al. (2021). Reconstructing Magma Storage Depths for the 2018 Kı̄lauean Eruption From Melt Inclusion CO2 Contents: The Importance of Vapor Bubbles. </w:t>
      </w:r>
      <w:r w:rsidRPr="006E07AB">
        <w:rPr>
          <w:i/>
          <w:iCs/>
        </w:rPr>
        <w:t>Geochemistry, Geophysics, Geosystems</w:t>
      </w:r>
      <w:r w:rsidRPr="006E07AB">
        <w:t xml:space="preserve">, </w:t>
      </w:r>
      <w:r w:rsidRPr="006E07AB">
        <w:rPr>
          <w:i/>
          <w:iCs/>
        </w:rPr>
        <w:t>22</w:t>
      </w:r>
      <w:r w:rsidRPr="006E07AB">
        <w:t>(2), e2020GC009364. https://doi.org/10.1029/2020GC009364</w:t>
      </w:r>
    </w:p>
    <w:p w14:paraId="1AC223D1" w14:textId="77777777" w:rsidR="006E07AB" w:rsidRPr="006E07AB" w:rsidRDefault="006E07AB" w:rsidP="006E07AB">
      <w:pPr>
        <w:pStyle w:val="Bibliography"/>
      </w:pPr>
      <w:r w:rsidRPr="006E07AB">
        <w:lastRenderedPageBreak/>
        <w:t xml:space="preserve">Wieser, P. E., Kent, A. J. R., Till, C. B., Donovan, J., Neave, D. A., Blatter, D. L., &amp; Krawczynski, M. J. (2023). Barometers Behaving Badly I: Assessing the Influence of Analytical and Experimental Uncertainty on Clinopyroxene Thermobarometry Calculations at Crustal Conditions. </w:t>
      </w:r>
      <w:r w:rsidRPr="006E07AB">
        <w:rPr>
          <w:i/>
          <w:iCs/>
        </w:rPr>
        <w:t>Journal of Petrology</w:t>
      </w:r>
      <w:r w:rsidRPr="006E07AB">
        <w:t xml:space="preserve">, </w:t>
      </w:r>
      <w:r w:rsidRPr="006E07AB">
        <w:rPr>
          <w:i/>
          <w:iCs/>
        </w:rPr>
        <w:t>64</w:t>
      </w:r>
      <w:r w:rsidRPr="006E07AB">
        <w:t>(2), egac126. https://doi.org/10.1093/petrology/egac126</w:t>
      </w:r>
    </w:p>
    <w:p w14:paraId="24E4CF49" w14:textId="77777777" w:rsidR="006E07AB" w:rsidRPr="006E07AB" w:rsidRDefault="006E07AB" w:rsidP="006E07AB">
      <w:pPr>
        <w:pStyle w:val="Bibliography"/>
      </w:pPr>
      <w:r w:rsidRPr="006E07AB">
        <w:t>Wieser, P. E., Gleeson, M., Matthews, S., DeVitre, C. L., &amp; Gazel, E. (2023). Determining the Pressure – Temperature – Composition (P-T-X) conditions of magma storage. Retrieved from https://eartharxiv.org/repository/view/5833/</w:t>
      </w:r>
    </w:p>
    <w:p w14:paraId="78F0EC7F" w14:textId="77777777" w:rsidR="006E07AB" w:rsidRPr="006E07AB" w:rsidRDefault="006E07AB" w:rsidP="006E07AB">
      <w:pPr>
        <w:pStyle w:val="Bibliography"/>
      </w:pPr>
      <w:r w:rsidRPr="006E07AB">
        <w:t>Wieser, P. E., Kent, A., Till, C., &amp; Abers, G. (2023, May 3). Geophysical and Geochemical Constraints on Magma Storage Depths along the Cascade Arc: Knowns and Unknowns. EarthArXiv. https://doi.org/10.31223/X5KX00</w:t>
      </w:r>
    </w:p>
    <w:p w14:paraId="4DADC131" w14:textId="77777777" w:rsidR="006E07AB" w:rsidRPr="006E07AB" w:rsidRDefault="006E07AB" w:rsidP="006E07AB">
      <w:pPr>
        <w:pStyle w:val="Bibliography"/>
      </w:pPr>
      <w:r w:rsidRPr="006E07AB">
        <w:t xml:space="preserve">Wong, K., Ferguson, D., Wieser, P., Morgan, D., Edmonds, M., Tadesse, A. Z., et al. (2023). Focused Mid-Crustal Magma Intrusion During Continental Break-Up in Ethiopia. </w:t>
      </w:r>
      <w:r w:rsidRPr="006E07AB">
        <w:rPr>
          <w:i/>
          <w:iCs/>
        </w:rPr>
        <w:t>Geophysical Research Letters</w:t>
      </w:r>
      <w:r w:rsidRPr="006E07AB">
        <w:t xml:space="preserve">, </w:t>
      </w:r>
      <w:r w:rsidRPr="006E07AB">
        <w:rPr>
          <w:i/>
          <w:iCs/>
        </w:rPr>
        <w:t>50</w:t>
      </w:r>
      <w:r w:rsidRPr="006E07AB">
        <w:t>(11), e2023GL103257. https://doi.org/10.1029/2023GL103257</w:t>
      </w:r>
    </w:p>
    <w:p w14:paraId="1DD954C9" w14:textId="77777777" w:rsidR="006E07AB" w:rsidRPr="006E07AB" w:rsidRDefault="006E07AB" w:rsidP="006E07AB">
      <w:pPr>
        <w:pStyle w:val="Bibliography"/>
      </w:pPr>
      <w:r w:rsidRPr="006E07AB">
        <w:t xml:space="preserve">Wysoczanski, R. J., Handler, M. R., Schipper, C. I., Leybourne, M. I., Creech, J., Rotella, M. D., et al. (2012). The Tectonomagmatic Source of Ore Metals and Volatile Elements in the Southern Kermadec Arc. </w:t>
      </w:r>
      <w:r w:rsidRPr="006E07AB">
        <w:rPr>
          <w:i/>
          <w:iCs/>
        </w:rPr>
        <w:t>Economic Geology</w:t>
      </w:r>
      <w:r w:rsidRPr="006E07AB">
        <w:t xml:space="preserve">, </w:t>
      </w:r>
      <w:r w:rsidRPr="006E07AB">
        <w:rPr>
          <w:i/>
          <w:iCs/>
        </w:rPr>
        <w:t>107</w:t>
      </w:r>
      <w:r w:rsidRPr="006E07AB">
        <w:t>(8), 1539–1556. https://doi.org/10.2113/econgeo.107.8.1539</w:t>
      </w:r>
    </w:p>
    <w:p w14:paraId="359670A5" w14:textId="77777777" w:rsidR="006E07AB" w:rsidRPr="006E07AB" w:rsidRDefault="006E07AB" w:rsidP="006E07AB">
      <w:pPr>
        <w:pStyle w:val="Bibliography"/>
      </w:pPr>
      <w:r w:rsidRPr="006E07AB">
        <w:t xml:space="preserve">Yoshimura, S. (2023). Carbon dioxide and water in the crust. Part 1: Equation of state for the fluid. </w:t>
      </w:r>
      <w:r w:rsidRPr="006E07AB">
        <w:rPr>
          <w:i/>
          <w:iCs/>
        </w:rPr>
        <w:t>Journal of Mineralogical and Petrological Sciences</w:t>
      </w:r>
      <w:r w:rsidRPr="006E07AB">
        <w:t xml:space="preserve">, </w:t>
      </w:r>
      <w:r w:rsidRPr="006E07AB">
        <w:rPr>
          <w:i/>
          <w:iCs/>
        </w:rPr>
        <w:t>118</w:t>
      </w:r>
      <w:r w:rsidRPr="006E07AB">
        <w:t>(1), 221224a. https://doi.org/10.2465/jmps.221224a</w:t>
      </w:r>
    </w:p>
    <w:p w14:paraId="676C4AAC" w14:textId="77777777" w:rsidR="006E07AB" w:rsidRPr="006E07AB" w:rsidRDefault="006E07AB" w:rsidP="006E07AB">
      <w:pPr>
        <w:pStyle w:val="Bibliography"/>
      </w:pPr>
      <w:r w:rsidRPr="006E07AB">
        <w:lastRenderedPageBreak/>
        <w:t xml:space="preserve">Zimmer, M. M. (2009). </w:t>
      </w:r>
      <w:r w:rsidRPr="006E07AB">
        <w:rPr>
          <w:i/>
          <w:iCs/>
        </w:rPr>
        <w:t>Water in Aleutian Magmas: its origins in the subduction zone and its effects on magma evolution</w:t>
      </w:r>
      <w:r w:rsidRPr="006E07AB">
        <w:t>. ProQuest.</w:t>
      </w:r>
    </w:p>
    <w:p w14:paraId="4079956E" w14:textId="77777777" w:rsidR="006E07AB" w:rsidRPr="006E07AB" w:rsidRDefault="006E07AB" w:rsidP="006E07AB">
      <w:pPr>
        <w:pStyle w:val="Bibliography"/>
      </w:pPr>
      <w:r w:rsidRPr="006E07AB">
        <w:t xml:space="preserve">Zimmer, M. M., Plank, T., Hauri, E. H., Yogodzinski, G. M., Stelling, P., Larsen, J., et al. (2010). The Role of Water in Generating the Calc-alkaline Trend: New Volatile Data for Aleutian Magmas and a New Tholeiitic Index. </w:t>
      </w:r>
      <w:r w:rsidRPr="006E07AB">
        <w:rPr>
          <w:i/>
          <w:iCs/>
        </w:rPr>
        <w:t>Journal of Petrology</w:t>
      </w:r>
      <w:r w:rsidRPr="006E07AB">
        <w:t xml:space="preserve">, </w:t>
      </w:r>
      <w:r w:rsidRPr="006E07AB">
        <w:rPr>
          <w:i/>
          <w:iCs/>
        </w:rPr>
        <w:t>51</w:t>
      </w:r>
      <w:r w:rsidRPr="006E07AB">
        <w:t>(12), 2411–2444. https://doi.org/10.1093/petrology/egq062</w:t>
      </w:r>
    </w:p>
    <w:p w14:paraId="13BA8184" w14:textId="1DCA82EE" w:rsidR="006E07AB" w:rsidRPr="006E07AB" w:rsidRDefault="006E07AB" w:rsidP="006E07AB">
      <w:r>
        <w:fldChar w:fldCharType="end"/>
      </w:r>
    </w:p>
    <w:sectPr w:rsidR="006E07AB" w:rsidRPr="006E07AB" w:rsidSect="00A5744A">
      <w:headerReference w:type="even" r:id="rId28"/>
      <w:headerReference w:type="default" r:id="rId29"/>
      <w:footerReference w:type="even" r:id="rId30"/>
      <w:footerReference w:type="default" r:id="rId31"/>
      <w:headerReference w:type="first" r:id="rId32"/>
      <w:footerReference w:type="first" r:id="rId3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A7D821" w14:textId="77777777" w:rsidR="00A5744A" w:rsidRDefault="00A5744A">
      <w:r>
        <w:separator/>
      </w:r>
    </w:p>
  </w:endnote>
  <w:endnote w:type="continuationSeparator" w:id="0">
    <w:p w14:paraId="34EEEEB9" w14:textId="77777777" w:rsidR="00A5744A" w:rsidRDefault="00A57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 Pro">
    <w:altName w:val="Segoe UI"/>
    <w:panose1 w:val="020B0703030403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C6102A" w14:textId="77777777" w:rsidR="001966FD" w:rsidRDefault="001966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78E7ED" w14:textId="77777777" w:rsidR="00F125EE" w:rsidRDefault="00114193">
    <w:pPr>
      <w:pStyle w:val="Footer"/>
      <w:jc w:val="right"/>
    </w:pPr>
    <w:r>
      <w:fldChar w:fldCharType="begin"/>
    </w:r>
    <w:r>
      <w:instrText xml:space="preserve"> PAGE   \* MERGEFORMAT </w:instrText>
    </w:r>
    <w:r>
      <w:fldChar w:fldCharType="separate"/>
    </w:r>
    <w:r w:rsidR="00D10134">
      <w:rPr>
        <w:noProof/>
      </w:rPr>
      <w:t>1</w:t>
    </w:r>
    <w:r>
      <w:fldChar w:fldCharType="end"/>
    </w:r>
  </w:p>
  <w:p w14:paraId="486656F3" w14:textId="77777777" w:rsidR="00F125EE" w:rsidRDefault="00F125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ABBCA3" w14:textId="77777777" w:rsidR="001966FD" w:rsidRDefault="001966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9CC1A0" w14:textId="77777777" w:rsidR="00A5744A" w:rsidRDefault="00A5744A">
      <w:r>
        <w:separator/>
      </w:r>
    </w:p>
  </w:footnote>
  <w:footnote w:type="continuationSeparator" w:id="0">
    <w:p w14:paraId="1E02B89E" w14:textId="77777777" w:rsidR="00A5744A" w:rsidRDefault="00A574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9EF6B" w14:textId="77777777" w:rsidR="001966FD" w:rsidRDefault="001966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23C1C" w14:textId="77777777" w:rsidR="003A2FD8" w:rsidRPr="005001AC" w:rsidRDefault="003A2FD8" w:rsidP="005001AC">
    <w:pPr>
      <w:jc w:val="right"/>
      <w:rPr>
        <w:sz w:val="20"/>
      </w:rPr>
    </w:pPr>
  </w:p>
  <w:p w14:paraId="18F8F636" w14:textId="77777777" w:rsidR="003A2FD8" w:rsidRDefault="003A2FD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7C5ADD" w14:textId="77777777" w:rsidR="001966FD" w:rsidRDefault="001966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2D508A0"/>
    <w:multiLevelType w:val="multilevel"/>
    <w:tmpl w:val="02BAEC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410DB6"/>
    <w:multiLevelType w:val="hybridMultilevel"/>
    <w:tmpl w:val="77E400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81017E"/>
    <w:multiLevelType w:val="hybridMultilevel"/>
    <w:tmpl w:val="DAD6D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1399125">
    <w:abstractNumId w:val="9"/>
  </w:num>
  <w:num w:numId="2" w16cid:durableId="2033215806">
    <w:abstractNumId w:val="7"/>
  </w:num>
  <w:num w:numId="3" w16cid:durableId="1944335922">
    <w:abstractNumId w:val="6"/>
  </w:num>
  <w:num w:numId="4" w16cid:durableId="880215763">
    <w:abstractNumId w:val="5"/>
  </w:num>
  <w:num w:numId="5" w16cid:durableId="1304894234">
    <w:abstractNumId w:val="4"/>
  </w:num>
  <w:num w:numId="6" w16cid:durableId="994188857">
    <w:abstractNumId w:val="8"/>
  </w:num>
  <w:num w:numId="7" w16cid:durableId="1506046954">
    <w:abstractNumId w:val="3"/>
  </w:num>
  <w:num w:numId="8" w16cid:durableId="31543740">
    <w:abstractNumId w:val="2"/>
  </w:num>
  <w:num w:numId="9" w16cid:durableId="1501461087">
    <w:abstractNumId w:val="1"/>
  </w:num>
  <w:num w:numId="10" w16cid:durableId="909004882">
    <w:abstractNumId w:val="0"/>
  </w:num>
  <w:num w:numId="11" w16cid:durableId="920213288">
    <w:abstractNumId w:val="11"/>
  </w:num>
  <w:num w:numId="12" w16cid:durableId="438374261">
    <w:abstractNumId w:val="13"/>
  </w:num>
  <w:num w:numId="13" w16cid:durableId="1146118364">
    <w:abstractNumId w:val="10"/>
  </w:num>
  <w:num w:numId="14" w16cid:durableId="1984233882">
    <w:abstractNumId w:val="15"/>
  </w:num>
  <w:num w:numId="15" w16cid:durableId="1230462683">
    <w:abstractNumId w:val="14"/>
  </w:num>
  <w:num w:numId="16" w16cid:durableId="119604055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43571"/>
    <w:rsid w:val="00065EBD"/>
    <w:rsid w:val="00083B44"/>
    <w:rsid w:val="000850DC"/>
    <w:rsid w:val="00094365"/>
    <w:rsid w:val="000B2E64"/>
    <w:rsid w:val="000C2771"/>
    <w:rsid w:val="000D68BD"/>
    <w:rsid w:val="000F0DCE"/>
    <w:rsid w:val="00111843"/>
    <w:rsid w:val="00112C5B"/>
    <w:rsid w:val="00113908"/>
    <w:rsid w:val="00114193"/>
    <w:rsid w:val="001154E6"/>
    <w:rsid w:val="00115A38"/>
    <w:rsid w:val="0011687B"/>
    <w:rsid w:val="00124F82"/>
    <w:rsid w:val="001265FA"/>
    <w:rsid w:val="001278E3"/>
    <w:rsid w:val="00130743"/>
    <w:rsid w:val="00130B50"/>
    <w:rsid w:val="0016337A"/>
    <w:rsid w:val="00164269"/>
    <w:rsid w:val="001966FD"/>
    <w:rsid w:val="00197826"/>
    <w:rsid w:val="001A1BDE"/>
    <w:rsid w:val="001C78E4"/>
    <w:rsid w:val="001C7B4E"/>
    <w:rsid w:val="001F0876"/>
    <w:rsid w:val="001F167C"/>
    <w:rsid w:val="001F5E91"/>
    <w:rsid w:val="0020183F"/>
    <w:rsid w:val="002077B9"/>
    <w:rsid w:val="00221C70"/>
    <w:rsid w:val="002251AF"/>
    <w:rsid w:val="00227D86"/>
    <w:rsid w:val="00243B68"/>
    <w:rsid w:val="002525B8"/>
    <w:rsid w:val="00262D72"/>
    <w:rsid w:val="002800B6"/>
    <w:rsid w:val="002B35D4"/>
    <w:rsid w:val="002C030F"/>
    <w:rsid w:val="002F3966"/>
    <w:rsid w:val="00320E2C"/>
    <w:rsid w:val="00331D75"/>
    <w:rsid w:val="00355362"/>
    <w:rsid w:val="00363E44"/>
    <w:rsid w:val="003855E8"/>
    <w:rsid w:val="00395E86"/>
    <w:rsid w:val="003A2FD8"/>
    <w:rsid w:val="003B40E6"/>
    <w:rsid w:val="003C007A"/>
    <w:rsid w:val="003E1980"/>
    <w:rsid w:val="003F6E14"/>
    <w:rsid w:val="00405336"/>
    <w:rsid w:val="004568BC"/>
    <w:rsid w:val="004571D5"/>
    <w:rsid w:val="00462F1B"/>
    <w:rsid w:val="0046356B"/>
    <w:rsid w:val="00477182"/>
    <w:rsid w:val="004779CB"/>
    <w:rsid w:val="00481118"/>
    <w:rsid w:val="004B2481"/>
    <w:rsid w:val="004D2A8C"/>
    <w:rsid w:val="004E42D8"/>
    <w:rsid w:val="004E7BA2"/>
    <w:rsid w:val="004F7EDF"/>
    <w:rsid w:val="005001AC"/>
    <w:rsid w:val="00517016"/>
    <w:rsid w:val="00527D71"/>
    <w:rsid w:val="00527D84"/>
    <w:rsid w:val="005314B5"/>
    <w:rsid w:val="0054432F"/>
    <w:rsid w:val="00552C23"/>
    <w:rsid w:val="005607DD"/>
    <w:rsid w:val="00572DFF"/>
    <w:rsid w:val="005A558C"/>
    <w:rsid w:val="005B186E"/>
    <w:rsid w:val="005C6651"/>
    <w:rsid w:val="005D6D71"/>
    <w:rsid w:val="005E28F8"/>
    <w:rsid w:val="005E6513"/>
    <w:rsid w:val="00611F9E"/>
    <w:rsid w:val="006237D4"/>
    <w:rsid w:val="00651114"/>
    <w:rsid w:val="006622CF"/>
    <w:rsid w:val="00664A12"/>
    <w:rsid w:val="0066722B"/>
    <w:rsid w:val="00670299"/>
    <w:rsid w:val="0068469F"/>
    <w:rsid w:val="00691985"/>
    <w:rsid w:val="006962C1"/>
    <w:rsid w:val="006A1B64"/>
    <w:rsid w:val="006B03AD"/>
    <w:rsid w:val="006D678B"/>
    <w:rsid w:val="006E07AB"/>
    <w:rsid w:val="006F602A"/>
    <w:rsid w:val="007108F5"/>
    <w:rsid w:val="00713AF2"/>
    <w:rsid w:val="00713E5B"/>
    <w:rsid w:val="007402FC"/>
    <w:rsid w:val="007411A1"/>
    <w:rsid w:val="007563F2"/>
    <w:rsid w:val="00764008"/>
    <w:rsid w:val="00795D4D"/>
    <w:rsid w:val="00807D35"/>
    <w:rsid w:val="008115D9"/>
    <w:rsid w:val="00825950"/>
    <w:rsid w:val="00885C9B"/>
    <w:rsid w:val="008927D0"/>
    <w:rsid w:val="00896FAB"/>
    <w:rsid w:val="008D5D2A"/>
    <w:rsid w:val="008E2CF1"/>
    <w:rsid w:val="008F08DC"/>
    <w:rsid w:val="008F5A8A"/>
    <w:rsid w:val="009055D1"/>
    <w:rsid w:val="00914B63"/>
    <w:rsid w:val="00922705"/>
    <w:rsid w:val="00924546"/>
    <w:rsid w:val="00932FE5"/>
    <w:rsid w:val="009354F3"/>
    <w:rsid w:val="009447DC"/>
    <w:rsid w:val="00961BA5"/>
    <w:rsid w:val="009743A9"/>
    <w:rsid w:val="00975720"/>
    <w:rsid w:val="009859A7"/>
    <w:rsid w:val="009A5287"/>
    <w:rsid w:val="009B2AC5"/>
    <w:rsid w:val="009B7984"/>
    <w:rsid w:val="009F4BED"/>
    <w:rsid w:val="009F7D93"/>
    <w:rsid w:val="00A276DF"/>
    <w:rsid w:val="00A3084A"/>
    <w:rsid w:val="00A3403B"/>
    <w:rsid w:val="00A50033"/>
    <w:rsid w:val="00A51A12"/>
    <w:rsid w:val="00A5744A"/>
    <w:rsid w:val="00A627D4"/>
    <w:rsid w:val="00A74DA2"/>
    <w:rsid w:val="00A80FC1"/>
    <w:rsid w:val="00A92733"/>
    <w:rsid w:val="00AA76F3"/>
    <w:rsid w:val="00AC7DA6"/>
    <w:rsid w:val="00AD499C"/>
    <w:rsid w:val="00B30334"/>
    <w:rsid w:val="00B3147F"/>
    <w:rsid w:val="00B36869"/>
    <w:rsid w:val="00B43B31"/>
    <w:rsid w:val="00B47CFA"/>
    <w:rsid w:val="00B529C0"/>
    <w:rsid w:val="00B57F00"/>
    <w:rsid w:val="00B626CB"/>
    <w:rsid w:val="00B7560C"/>
    <w:rsid w:val="00B77E40"/>
    <w:rsid w:val="00B82C22"/>
    <w:rsid w:val="00B93DBA"/>
    <w:rsid w:val="00B9440A"/>
    <w:rsid w:val="00B952C1"/>
    <w:rsid w:val="00B968D7"/>
    <w:rsid w:val="00BA3953"/>
    <w:rsid w:val="00BB2D2A"/>
    <w:rsid w:val="00BD58CF"/>
    <w:rsid w:val="00BF1BEB"/>
    <w:rsid w:val="00BF1BF9"/>
    <w:rsid w:val="00C04CC1"/>
    <w:rsid w:val="00C071FC"/>
    <w:rsid w:val="00C22C02"/>
    <w:rsid w:val="00C27F6F"/>
    <w:rsid w:val="00C30E83"/>
    <w:rsid w:val="00C50C6D"/>
    <w:rsid w:val="00C600D9"/>
    <w:rsid w:val="00C634D7"/>
    <w:rsid w:val="00C73E09"/>
    <w:rsid w:val="00CB5072"/>
    <w:rsid w:val="00CC1384"/>
    <w:rsid w:val="00CD3720"/>
    <w:rsid w:val="00CE6EAA"/>
    <w:rsid w:val="00CF1848"/>
    <w:rsid w:val="00CF5C2F"/>
    <w:rsid w:val="00D04BCF"/>
    <w:rsid w:val="00D10134"/>
    <w:rsid w:val="00D143D9"/>
    <w:rsid w:val="00D4372A"/>
    <w:rsid w:val="00D60BB0"/>
    <w:rsid w:val="00D65708"/>
    <w:rsid w:val="00D6579D"/>
    <w:rsid w:val="00D8159F"/>
    <w:rsid w:val="00DD1D04"/>
    <w:rsid w:val="00DD79D7"/>
    <w:rsid w:val="00E20431"/>
    <w:rsid w:val="00E257C8"/>
    <w:rsid w:val="00E40896"/>
    <w:rsid w:val="00E43D2D"/>
    <w:rsid w:val="00E449CB"/>
    <w:rsid w:val="00E52A8F"/>
    <w:rsid w:val="00E63760"/>
    <w:rsid w:val="00E64049"/>
    <w:rsid w:val="00E9773B"/>
    <w:rsid w:val="00EC13A3"/>
    <w:rsid w:val="00EC7C85"/>
    <w:rsid w:val="00ED69CA"/>
    <w:rsid w:val="00EE35AB"/>
    <w:rsid w:val="00EF25A3"/>
    <w:rsid w:val="00F125EE"/>
    <w:rsid w:val="00F12E98"/>
    <w:rsid w:val="00F22029"/>
    <w:rsid w:val="00F23E46"/>
    <w:rsid w:val="00F3515C"/>
    <w:rsid w:val="00F47BA3"/>
    <w:rsid w:val="00F56E67"/>
    <w:rsid w:val="00F630EA"/>
    <w:rsid w:val="00F6474F"/>
    <w:rsid w:val="00F7007E"/>
    <w:rsid w:val="00F73193"/>
    <w:rsid w:val="00F74F95"/>
    <w:rsid w:val="00F80705"/>
    <w:rsid w:val="00FA1481"/>
    <w:rsid w:val="00FB1C42"/>
    <w:rsid w:val="00FB32EC"/>
    <w:rsid w:val="00FF04E3"/>
    <w:rsid w:val="00FF350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footnote reference" w:semiHidden="1"/>
    <w:lsdException w:name="annotation reference" w:semiHidden="1"/>
    <w:lsdException w:name="line number" w:semiHidden="1"/>
    <w:lsdException w:name="endnote reference" w:semiHidden="1"/>
    <w:lsdException w:name="Title" w:qFormat="1"/>
    <w:lsdException w:name="Subtitle" w:qFormat="1"/>
    <w:lsdException w:name="FollowedHyperlink" w:semiHidden="1"/>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lsdException w:name="HTML Sample" w:semiHidden="1"/>
    <w:lsdException w:name="HTML Typewriter" w:semiHidden="1"/>
    <w:lsdException w:name="HTML Variable" w:semiHidden="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line="480" w:lineRule="auto"/>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rsid w:val="007402FC"/>
    <w:rPr>
      <w:color w:val="0000FF"/>
      <w:u w:val="single"/>
    </w:rPr>
  </w:style>
  <w:style w:type="paragraph" w:customStyle="1" w:styleId="body-copy-normal">
    <w:name w:val="body-copy-normal"/>
    <w:basedOn w:val="Normal"/>
    <w:rsid w:val="00FF3503"/>
    <w:pPr>
      <w:spacing w:before="100" w:beforeAutospacing="1" w:after="100" w:afterAutospacing="1"/>
    </w:pPr>
    <w:rPr>
      <w:szCs w:val="24"/>
    </w:rPr>
  </w:style>
  <w:style w:type="paragraph" w:customStyle="1" w:styleId="body-copy-ndent">
    <w:name w:val="body-copy-ndent"/>
    <w:basedOn w:val="Normal"/>
    <w:rsid w:val="00FF3503"/>
    <w:pPr>
      <w:spacing w:before="100" w:beforeAutospacing="1" w:after="100" w:afterAutospacing="1"/>
    </w:pPr>
    <w:rPr>
      <w:szCs w:val="24"/>
    </w:rPr>
  </w:style>
  <w:style w:type="character" w:styleId="Strong">
    <w:name w:val="Strong"/>
    <w:uiPriority w:val="22"/>
    <w:qFormat/>
    <w:rsid w:val="00FF3503"/>
    <w:rPr>
      <w:b/>
      <w:bCs/>
    </w:rPr>
  </w:style>
  <w:style w:type="character" w:styleId="CommentReference">
    <w:name w:val="annotation reference"/>
    <w:semiHidden/>
    <w:rsid w:val="002800B6"/>
    <w:rPr>
      <w:sz w:val="16"/>
      <w:szCs w:val="16"/>
    </w:rPr>
  </w:style>
  <w:style w:type="character" w:styleId="UnresolvedMention">
    <w:name w:val="Unresolved Mention"/>
    <w:basedOn w:val="DefaultParagraphFont"/>
    <w:rsid w:val="002525B8"/>
    <w:rPr>
      <w:color w:val="605E5C"/>
      <w:shd w:val="clear" w:color="auto" w:fill="E1DFDD"/>
    </w:rPr>
  </w:style>
  <w:style w:type="paragraph" w:customStyle="1" w:styleId="SOMContent">
    <w:name w:val="SOMContent"/>
    <w:basedOn w:val="Normal"/>
    <w:rsid w:val="001C78E4"/>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203175800">
      <w:bodyDiv w:val="1"/>
      <w:marLeft w:val="0"/>
      <w:marRight w:val="0"/>
      <w:marTop w:val="0"/>
      <w:marBottom w:val="0"/>
      <w:divBdr>
        <w:top w:val="none" w:sz="0" w:space="0" w:color="auto"/>
        <w:left w:val="none" w:sz="0" w:space="0" w:color="auto"/>
        <w:bottom w:val="none" w:sz="0" w:space="0" w:color="auto"/>
        <w:right w:val="none" w:sz="0" w:space="0" w:color="auto"/>
      </w:divBdr>
    </w:div>
    <w:div w:id="546528266">
      <w:bodyDiv w:val="1"/>
      <w:marLeft w:val="0"/>
      <w:marRight w:val="0"/>
      <w:marTop w:val="0"/>
      <w:marBottom w:val="0"/>
      <w:divBdr>
        <w:top w:val="none" w:sz="0" w:space="0" w:color="auto"/>
        <w:left w:val="none" w:sz="0" w:space="0" w:color="auto"/>
        <w:bottom w:val="none" w:sz="0" w:space="0" w:color="auto"/>
        <w:right w:val="none" w:sz="0" w:space="0" w:color="auto"/>
      </w:divBdr>
    </w:div>
    <w:div w:id="873155705">
      <w:bodyDiv w:val="1"/>
      <w:marLeft w:val="0"/>
      <w:marRight w:val="0"/>
      <w:marTop w:val="0"/>
      <w:marBottom w:val="0"/>
      <w:divBdr>
        <w:top w:val="none" w:sz="0" w:space="0" w:color="auto"/>
        <w:left w:val="none" w:sz="0" w:space="0" w:color="auto"/>
        <w:bottom w:val="none" w:sz="0" w:space="0" w:color="auto"/>
        <w:right w:val="none" w:sz="0" w:space="0" w:color="auto"/>
      </w:divBdr>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013923439">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36816127">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839466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github.com/cljdevitre/2023_Kilauea-rapid-response-simulation"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AF6674-240F-4F6A-BFF4-4D47D53CF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5</Pages>
  <Words>53891</Words>
  <Characters>307184</Characters>
  <Application>Microsoft Office Word</Application>
  <DocSecurity>0</DocSecurity>
  <Lines>2559</Lines>
  <Paragraphs>72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6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Charlotte Devitre</cp:lastModifiedBy>
  <cp:revision>4</cp:revision>
  <cp:lastPrinted>2014-09-30T16:49:00Z</cp:lastPrinted>
  <dcterms:created xsi:type="dcterms:W3CDTF">2024-04-16T00:08:00Z</dcterms:created>
  <dcterms:modified xsi:type="dcterms:W3CDTF">2024-04-16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rHFwwR4"/&gt;&lt;style id="http://www.zotero.org/styles/american-geophysical-union" hasBibliography="1" bibliographyStyleHasBeenSet="1"/&gt;&lt;prefs&gt;&lt;pref name="fieldType" value="Field"/&gt;&lt;/prefs&gt;&lt;/data&gt;</vt:lpwstr>
  </property>
</Properties>
</file>